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4EF73531" w:rsidR="004C687B" w:rsidRPr="006E7A3E" w:rsidRDefault="004C687B" w:rsidP="00127F56">
      <w:pPr>
        <w:widowControl w:val="0"/>
        <w:bidi w:val="0"/>
        <w:spacing w:before="84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274F4176" w:rsidR="004C687B" w:rsidRDefault="008E20BB" w:rsidP="00851857">
      <w:pPr>
        <w:bidi w:val="0"/>
        <w:ind w:left="567" w:right="1734"/>
        <w:jc w:val="center"/>
      </w:pPr>
      <w:r>
        <w:t>July</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065BE">
      <w:pPr>
        <w:bidi w:val="0"/>
        <w:ind w:left="562" w:right="1728"/>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43BD694F" w:rsidR="00250674" w:rsidRPr="00B7052E" w:rsidRDefault="008E20BB" w:rsidP="00127F56">
      <w:pPr>
        <w:bidi w:val="0"/>
        <w:ind w:left="567" w:right="1734"/>
        <w:jc w:val="center"/>
      </w:pPr>
      <w:r>
        <w:t>July</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7777777" w:rsidR="00BA37AA" w:rsidRDefault="00583D40" w:rsidP="00BA37AA">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w:t>
      </w:r>
      <w:r w:rsidR="00BA37AA">
        <w:rPr>
          <w:rFonts w:asciiTheme="minorHAnsi" w:hAnsiTheme="minorHAnsi" w:cstheme="minorHAnsi"/>
          <w:sz w:val="28"/>
          <w:szCs w:val="28"/>
        </w:rPr>
        <w:t>r support and help when needed.</w:t>
      </w: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FE0F33">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4D6FA7DB" w14:textId="264DD16E" w:rsidR="00FE0F33" w:rsidRDefault="00785D12" w:rsidP="00FE0F33">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40520270" w:history="1">
            <w:r w:rsidR="00FE0F33" w:rsidRPr="00EE0942">
              <w:rPr>
                <w:rStyle w:val="Hyperlink"/>
                <w:noProof/>
                <w:rtl/>
                <w14:scene3d>
                  <w14:camera w14:prst="orthographicFront"/>
                  <w14:lightRig w14:rig="threePt" w14:dir="t">
                    <w14:rot w14:lat="0" w14:lon="0" w14:rev="0"/>
                  </w14:lightRig>
                </w14:scene3d>
              </w:rPr>
              <w:t>1.</w:t>
            </w:r>
            <w:r w:rsidR="00FE0F33" w:rsidRPr="00EE0942">
              <w:rPr>
                <w:rStyle w:val="Hyperlink"/>
                <w:noProof/>
              </w:rPr>
              <w:t xml:space="preserve"> Introduc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w:t>
            </w:r>
            <w:r w:rsidR="00FE0F33">
              <w:rPr>
                <w:noProof/>
                <w:webHidden/>
                <w:rtl/>
              </w:rPr>
              <w:fldChar w:fldCharType="end"/>
            </w:r>
          </w:hyperlink>
        </w:p>
        <w:p w14:paraId="4F87593F" w14:textId="5AC7D3B3" w:rsidR="00FE0F33" w:rsidRDefault="002B00C3" w:rsidP="00FE0F33">
          <w:pPr>
            <w:pStyle w:val="TOC1"/>
            <w:rPr>
              <w:rFonts w:asciiTheme="minorHAnsi" w:eastAsiaTheme="minorEastAsia" w:hAnsiTheme="minorHAnsi"/>
              <w:noProof/>
              <w:sz w:val="22"/>
              <w:rtl/>
            </w:rPr>
          </w:pPr>
          <w:hyperlink w:anchor="_Toc40520271" w:history="1">
            <w:r w:rsidR="00FE0F33" w:rsidRPr="00EE0942">
              <w:rPr>
                <w:rStyle w:val="Hyperlink"/>
                <w:noProof/>
                <w14:scene3d>
                  <w14:camera w14:prst="orthographicFront"/>
                  <w14:lightRig w14:rig="threePt" w14:dir="t">
                    <w14:rot w14:lat="0" w14:lon="0" w14:rev="0"/>
                  </w14:lightRig>
                </w14:scene3d>
              </w:rPr>
              <w:t>2.</w:t>
            </w:r>
            <w:r w:rsidR="00FE0F33" w:rsidRPr="00EE0942">
              <w:rPr>
                <w:rStyle w:val="Hyperlink"/>
                <w:noProof/>
              </w:rPr>
              <w:t xml:space="preserve"> Literature Review</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w:t>
            </w:r>
            <w:r w:rsidR="00FE0F33">
              <w:rPr>
                <w:noProof/>
                <w:webHidden/>
                <w:rtl/>
              </w:rPr>
              <w:fldChar w:fldCharType="end"/>
            </w:r>
          </w:hyperlink>
        </w:p>
        <w:p w14:paraId="167793D1" w14:textId="52975187" w:rsidR="00FE0F33" w:rsidRDefault="002B00C3" w:rsidP="00FE0F33">
          <w:pPr>
            <w:pStyle w:val="TOC2"/>
            <w:rPr>
              <w:rFonts w:asciiTheme="minorHAnsi" w:eastAsiaTheme="minorEastAsia" w:hAnsiTheme="minorHAnsi"/>
              <w:noProof/>
              <w:sz w:val="22"/>
              <w:rtl/>
            </w:rPr>
          </w:pPr>
          <w:hyperlink w:anchor="_Toc40520272" w:history="1">
            <w:r w:rsidR="00FE0F33" w:rsidRPr="00EE0942">
              <w:rPr>
                <w:rStyle w:val="Hyperlink"/>
                <w:rFonts w:cstheme="minorHAnsi"/>
                <w:noProof/>
              </w:rPr>
              <w:t>2.1. Robotic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w:t>
            </w:r>
            <w:r w:rsidR="00FE0F33">
              <w:rPr>
                <w:noProof/>
                <w:webHidden/>
                <w:rtl/>
              </w:rPr>
              <w:fldChar w:fldCharType="end"/>
            </w:r>
          </w:hyperlink>
        </w:p>
        <w:p w14:paraId="046E68CF" w14:textId="694D9777"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3" w:history="1">
            <w:r w:rsidR="00FE0F33" w:rsidRPr="00EE0942">
              <w:rPr>
                <w:rStyle w:val="Hyperlink"/>
                <w:noProof/>
              </w:rPr>
              <w:t>2.1.1. Robo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3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w:t>
            </w:r>
            <w:r w:rsidR="00FE0F33">
              <w:rPr>
                <w:noProof/>
                <w:webHidden/>
                <w:rtl/>
              </w:rPr>
              <w:fldChar w:fldCharType="end"/>
            </w:r>
          </w:hyperlink>
        </w:p>
        <w:p w14:paraId="1AB7834D" w14:textId="4BBE2E72"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4" w:history="1">
            <w:r w:rsidR="00FE0F33" w:rsidRPr="00EE0942">
              <w:rPr>
                <w:rStyle w:val="Hyperlink"/>
                <w:noProof/>
              </w:rPr>
              <w:t>2.1.2. Robotics in Agriculture</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4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w:t>
            </w:r>
            <w:r w:rsidR="00FE0F33">
              <w:rPr>
                <w:noProof/>
                <w:webHidden/>
                <w:rtl/>
              </w:rPr>
              <w:fldChar w:fldCharType="end"/>
            </w:r>
          </w:hyperlink>
        </w:p>
        <w:p w14:paraId="0D34D9FF" w14:textId="3CB8C58A"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5" w:history="1">
            <w:r w:rsidR="00FE0F33" w:rsidRPr="00EE0942">
              <w:rPr>
                <w:rStyle w:val="Hyperlink"/>
                <w:noProof/>
              </w:rPr>
              <w:t>2.1.3. Robotics Manipulator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5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3</w:t>
            </w:r>
            <w:r w:rsidR="00FE0F33">
              <w:rPr>
                <w:noProof/>
                <w:webHidden/>
                <w:rtl/>
              </w:rPr>
              <w:fldChar w:fldCharType="end"/>
            </w:r>
          </w:hyperlink>
        </w:p>
        <w:p w14:paraId="3F9BC7E1" w14:textId="28EDE17A" w:rsidR="00FE0F33" w:rsidRDefault="002B00C3" w:rsidP="00FE0F33">
          <w:pPr>
            <w:pStyle w:val="TOC2"/>
            <w:rPr>
              <w:rFonts w:asciiTheme="minorHAnsi" w:eastAsiaTheme="minorEastAsia" w:hAnsiTheme="minorHAnsi"/>
              <w:noProof/>
              <w:sz w:val="22"/>
              <w:rtl/>
            </w:rPr>
          </w:pPr>
          <w:hyperlink w:anchor="_Toc40520276" w:history="1">
            <w:r w:rsidR="00FE0F33" w:rsidRPr="00EE0942">
              <w:rPr>
                <w:rStyle w:val="Hyperlink"/>
                <w:rFonts w:cstheme="minorHAnsi"/>
                <w:noProof/>
              </w:rPr>
              <w:t>2.2. Optimiz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6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5</w:t>
            </w:r>
            <w:r w:rsidR="00FE0F33">
              <w:rPr>
                <w:noProof/>
                <w:webHidden/>
                <w:rtl/>
              </w:rPr>
              <w:fldChar w:fldCharType="end"/>
            </w:r>
          </w:hyperlink>
        </w:p>
        <w:p w14:paraId="564FDE13" w14:textId="0943D988"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7" w:history="1">
            <w:r w:rsidR="00FE0F33" w:rsidRPr="00EE0942">
              <w:rPr>
                <w:rStyle w:val="Hyperlink"/>
                <w:noProof/>
              </w:rPr>
              <w:t>2.2.1. Evolutionary Algorithm</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7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5</w:t>
            </w:r>
            <w:r w:rsidR="00FE0F33">
              <w:rPr>
                <w:noProof/>
                <w:webHidden/>
                <w:rtl/>
              </w:rPr>
              <w:fldChar w:fldCharType="end"/>
            </w:r>
          </w:hyperlink>
        </w:p>
        <w:p w14:paraId="510768DA" w14:textId="48CD4323"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8" w:history="1">
            <w:r w:rsidR="00FE0F33" w:rsidRPr="00EE0942">
              <w:rPr>
                <w:rStyle w:val="Hyperlink"/>
                <w:noProof/>
              </w:rPr>
              <w:t>2.2.2. Exploration and Exploit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8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6</w:t>
            </w:r>
            <w:r w:rsidR="00FE0F33">
              <w:rPr>
                <w:noProof/>
                <w:webHidden/>
                <w:rtl/>
              </w:rPr>
              <w:fldChar w:fldCharType="end"/>
            </w:r>
          </w:hyperlink>
        </w:p>
        <w:p w14:paraId="244E46E4" w14:textId="7C7D1EAA"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79" w:history="1">
            <w:r w:rsidR="00FE0F33" w:rsidRPr="00EE0942">
              <w:rPr>
                <w:rStyle w:val="Hyperlink"/>
                <w:noProof/>
              </w:rPr>
              <w:t>2.2.3. Pareto Fron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9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7</w:t>
            </w:r>
            <w:r w:rsidR="00FE0F33">
              <w:rPr>
                <w:noProof/>
                <w:webHidden/>
                <w:rtl/>
              </w:rPr>
              <w:fldChar w:fldCharType="end"/>
            </w:r>
          </w:hyperlink>
        </w:p>
        <w:p w14:paraId="6A026E8B" w14:textId="25E4897C"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0" w:history="1">
            <w:r w:rsidR="00FE0F33" w:rsidRPr="00EE0942">
              <w:rPr>
                <w:rStyle w:val="Hyperlink"/>
                <w:noProof/>
              </w:rPr>
              <w:t>2.2.4. Window Of Interes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8</w:t>
            </w:r>
            <w:r w:rsidR="00FE0F33">
              <w:rPr>
                <w:noProof/>
                <w:webHidden/>
                <w:rtl/>
              </w:rPr>
              <w:fldChar w:fldCharType="end"/>
            </w:r>
          </w:hyperlink>
        </w:p>
        <w:p w14:paraId="7A57C2E7" w14:textId="298BD6A7"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1" w:history="1">
            <w:r w:rsidR="00FE0F33" w:rsidRPr="00EE0942">
              <w:rPr>
                <w:rStyle w:val="Hyperlink"/>
                <w:noProof/>
              </w:rPr>
              <w:t>2.2.5. set-based concep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8</w:t>
            </w:r>
            <w:r w:rsidR="00FE0F33">
              <w:rPr>
                <w:noProof/>
                <w:webHidden/>
                <w:rtl/>
              </w:rPr>
              <w:fldChar w:fldCharType="end"/>
            </w:r>
          </w:hyperlink>
        </w:p>
        <w:p w14:paraId="13DD1427" w14:textId="78F2B307" w:rsidR="00FE0F33" w:rsidRDefault="002B00C3" w:rsidP="00FE0F33">
          <w:pPr>
            <w:pStyle w:val="TOC2"/>
            <w:rPr>
              <w:rFonts w:asciiTheme="minorHAnsi" w:eastAsiaTheme="minorEastAsia" w:hAnsiTheme="minorHAnsi"/>
              <w:noProof/>
              <w:sz w:val="22"/>
              <w:rtl/>
            </w:rPr>
          </w:pPr>
          <w:hyperlink w:anchor="_Toc40520282" w:history="1">
            <w:r w:rsidR="00FE0F33" w:rsidRPr="00EE0942">
              <w:rPr>
                <w:rStyle w:val="Hyperlink"/>
                <w:rFonts w:cstheme="minorHAnsi"/>
                <w:noProof/>
              </w:rPr>
              <w:t>2.3. Manipulators Optimiz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8</w:t>
            </w:r>
            <w:r w:rsidR="00FE0F33">
              <w:rPr>
                <w:noProof/>
                <w:webHidden/>
                <w:rtl/>
              </w:rPr>
              <w:fldChar w:fldCharType="end"/>
            </w:r>
          </w:hyperlink>
        </w:p>
        <w:p w14:paraId="235AD5F1" w14:textId="795564FD" w:rsidR="00FE0F33" w:rsidRDefault="002B00C3" w:rsidP="00FE0F33">
          <w:pPr>
            <w:pStyle w:val="TOC1"/>
            <w:rPr>
              <w:rFonts w:asciiTheme="minorHAnsi" w:eastAsiaTheme="minorEastAsia" w:hAnsiTheme="minorHAnsi"/>
              <w:noProof/>
              <w:sz w:val="22"/>
              <w:rtl/>
            </w:rPr>
          </w:pPr>
          <w:hyperlink w:anchor="_Toc40520283" w:history="1">
            <w:r w:rsidR="00FE0F33" w:rsidRPr="00EE0942">
              <w:rPr>
                <w:rStyle w:val="Hyperlink"/>
                <w:noProof/>
                <w14:scene3d>
                  <w14:camera w14:prst="orthographicFront"/>
                  <w14:lightRig w14:rig="threePt" w14:dir="t">
                    <w14:rot w14:lat="0" w14:lon="0" w14:rev="0"/>
                  </w14:lightRig>
                </w14:scene3d>
              </w:rPr>
              <w:t>3.</w:t>
            </w:r>
            <w:r w:rsidR="00FE0F33" w:rsidRPr="00EE0942">
              <w:rPr>
                <w:rStyle w:val="Hyperlink"/>
                <w:noProof/>
              </w:rPr>
              <w:t xml:space="preserve"> Methods and material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3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0</w:t>
            </w:r>
            <w:r w:rsidR="00FE0F33">
              <w:rPr>
                <w:noProof/>
                <w:webHidden/>
                <w:rtl/>
              </w:rPr>
              <w:fldChar w:fldCharType="end"/>
            </w:r>
          </w:hyperlink>
        </w:p>
        <w:p w14:paraId="6ECE33BF" w14:textId="142BE38B" w:rsidR="00FE0F33" w:rsidRDefault="002B00C3" w:rsidP="00FE0F33">
          <w:pPr>
            <w:pStyle w:val="TOC2"/>
            <w:rPr>
              <w:rFonts w:asciiTheme="minorHAnsi" w:eastAsiaTheme="minorEastAsia" w:hAnsiTheme="minorHAnsi"/>
              <w:noProof/>
              <w:sz w:val="22"/>
              <w:rtl/>
            </w:rPr>
          </w:pPr>
          <w:hyperlink w:anchor="_Toc40520284" w:history="1">
            <w:r w:rsidR="00FE0F33" w:rsidRPr="00EE0942">
              <w:rPr>
                <w:rStyle w:val="Hyperlink"/>
                <w:rFonts w:cstheme="minorHAnsi"/>
                <w:noProof/>
              </w:rPr>
              <w:t>3.1. Manipulator arm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4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0</w:t>
            </w:r>
            <w:r w:rsidR="00FE0F33">
              <w:rPr>
                <w:noProof/>
                <w:webHidden/>
                <w:rtl/>
              </w:rPr>
              <w:fldChar w:fldCharType="end"/>
            </w:r>
          </w:hyperlink>
        </w:p>
        <w:p w14:paraId="77A4253D" w14:textId="164CF1CF"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5" w:history="1">
            <w:r w:rsidR="00FE0F33" w:rsidRPr="00EE0942">
              <w:rPr>
                <w:rStyle w:val="Hyperlink"/>
                <w:noProof/>
              </w:rPr>
              <w:t>3.1.1. Defini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5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0</w:t>
            </w:r>
            <w:r w:rsidR="00FE0F33">
              <w:rPr>
                <w:noProof/>
                <w:webHidden/>
                <w:rtl/>
              </w:rPr>
              <w:fldChar w:fldCharType="end"/>
            </w:r>
          </w:hyperlink>
        </w:p>
        <w:p w14:paraId="6F3582ED" w14:textId="012B9B55"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6" w:history="1">
            <w:r w:rsidR="00FE0F33" w:rsidRPr="00EE0942">
              <w:rPr>
                <w:rStyle w:val="Hyperlink"/>
                <w:noProof/>
              </w:rPr>
              <w:t>3.1.2. Parameter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6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0</w:t>
            </w:r>
            <w:r w:rsidR="00FE0F33">
              <w:rPr>
                <w:noProof/>
                <w:webHidden/>
                <w:rtl/>
              </w:rPr>
              <w:fldChar w:fldCharType="end"/>
            </w:r>
          </w:hyperlink>
        </w:p>
        <w:p w14:paraId="72ECC258" w14:textId="36E2AE8C"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7" w:history="1">
            <w:r w:rsidR="00FE0F33" w:rsidRPr="00EE0942">
              <w:rPr>
                <w:rStyle w:val="Hyperlink"/>
                <w:noProof/>
              </w:rPr>
              <w:t>3.1.3. Assumption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7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1</w:t>
            </w:r>
            <w:r w:rsidR="00FE0F33">
              <w:rPr>
                <w:noProof/>
                <w:webHidden/>
                <w:rtl/>
              </w:rPr>
              <w:fldChar w:fldCharType="end"/>
            </w:r>
          </w:hyperlink>
        </w:p>
        <w:p w14:paraId="7FE89ABB" w14:textId="17946817"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88" w:history="1">
            <w:r w:rsidR="00FE0F33" w:rsidRPr="00EE0942">
              <w:rPr>
                <w:rStyle w:val="Hyperlink"/>
                <w:noProof/>
              </w:rPr>
              <w:t>3.1.4. Indices of manipulator performance</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8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1</w:t>
            </w:r>
            <w:r w:rsidR="00FE0F33">
              <w:rPr>
                <w:noProof/>
                <w:webHidden/>
                <w:rtl/>
              </w:rPr>
              <w:fldChar w:fldCharType="end"/>
            </w:r>
          </w:hyperlink>
        </w:p>
        <w:p w14:paraId="19850660" w14:textId="26ED72A1" w:rsidR="00FE0F33" w:rsidRDefault="002B00C3" w:rsidP="00FE0F33">
          <w:pPr>
            <w:pStyle w:val="TOC2"/>
            <w:rPr>
              <w:rFonts w:asciiTheme="minorHAnsi" w:eastAsiaTheme="minorEastAsia" w:hAnsiTheme="minorHAnsi"/>
              <w:noProof/>
              <w:sz w:val="22"/>
              <w:rtl/>
            </w:rPr>
          </w:pPr>
          <w:hyperlink w:anchor="_Toc40520289" w:history="1">
            <w:r w:rsidR="00FE0F33" w:rsidRPr="00EE0942">
              <w:rPr>
                <w:rStyle w:val="Hyperlink"/>
                <w:rFonts w:cstheme="minorHAnsi"/>
                <w:noProof/>
              </w:rPr>
              <w:t>3.2. Simul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89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2</w:t>
            </w:r>
            <w:r w:rsidR="00FE0F33">
              <w:rPr>
                <w:noProof/>
                <w:webHidden/>
                <w:rtl/>
              </w:rPr>
              <w:fldChar w:fldCharType="end"/>
            </w:r>
          </w:hyperlink>
        </w:p>
        <w:p w14:paraId="1F524FE4" w14:textId="4EBA3B92"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0" w:history="1">
            <w:r w:rsidR="00FE0F33" w:rsidRPr="00EE0942">
              <w:rPr>
                <w:rStyle w:val="Hyperlink"/>
                <w:noProof/>
              </w:rPr>
              <w:t>3.2.1. Simulator</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2</w:t>
            </w:r>
            <w:r w:rsidR="00FE0F33">
              <w:rPr>
                <w:noProof/>
                <w:webHidden/>
                <w:rtl/>
              </w:rPr>
              <w:fldChar w:fldCharType="end"/>
            </w:r>
          </w:hyperlink>
        </w:p>
        <w:p w14:paraId="33CFAE74" w14:textId="1832BD5B" w:rsidR="00FE0F33" w:rsidRDefault="002B00C3" w:rsidP="00FE0F33">
          <w:pPr>
            <w:pStyle w:val="TOC2"/>
            <w:rPr>
              <w:rFonts w:asciiTheme="minorHAnsi" w:eastAsiaTheme="minorEastAsia" w:hAnsiTheme="minorHAnsi"/>
              <w:noProof/>
              <w:sz w:val="22"/>
              <w:rtl/>
            </w:rPr>
          </w:pPr>
          <w:hyperlink w:anchor="_Toc40520291" w:history="1">
            <w:r w:rsidR="00FE0F33" w:rsidRPr="00EE0942">
              <w:rPr>
                <w:rStyle w:val="Hyperlink"/>
                <w:rFonts w:cstheme="minorHAnsi"/>
                <w:noProof/>
              </w:rPr>
              <w:t>3.3. Optimiz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3</w:t>
            </w:r>
            <w:r w:rsidR="00FE0F33">
              <w:rPr>
                <w:noProof/>
                <w:webHidden/>
                <w:rtl/>
              </w:rPr>
              <w:fldChar w:fldCharType="end"/>
            </w:r>
          </w:hyperlink>
        </w:p>
        <w:p w14:paraId="41645CB3" w14:textId="1947079F"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2" w:history="1">
            <w:r w:rsidR="00FE0F33" w:rsidRPr="00EE0942">
              <w:rPr>
                <w:rStyle w:val="Hyperlink"/>
                <w:noProof/>
              </w:rPr>
              <w:t>3.3.1. the set-based concept approach</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3</w:t>
            </w:r>
            <w:r w:rsidR="00FE0F33">
              <w:rPr>
                <w:noProof/>
                <w:webHidden/>
                <w:rtl/>
              </w:rPr>
              <w:fldChar w:fldCharType="end"/>
            </w:r>
          </w:hyperlink>
        </w:p>
        <w:p w14:paraId="42452096" w14:textId="0D58EB1C"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3" w:history="1">
            <w:r w:rsidR="00FE0F33" w:rsidRPr="00EE0942">
              <w:rPr>
                <w:rStyle w:val="Hyperlink"/>
                <w:noProof/>
              </w:rPr>
              <w:t>3.3.2. Objective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3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4</w:t>
            </w:r>
            <w:r w:rsidR="00FE0F33">
              <w:rPr>
                <w:noProof/>
                <w:webHidden/>
                <w:rtl/>
              </w:rPr>
              <w:fldChar w:fldCharType="end"/>
            </w:r>
          </w:hyperlink>
        </w:p>
        <w:p w14:paraId="70FFE0FF" w14:textId="6297C2C1"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4" w:history="1">
            <w:r w:rsidR="00FE0F33" w:rsidRPr="00EE0942">
              <w:rPr>
                <w:rStyle w:val="Hyperlink"/>
                <w:noProof/>
              </w:rPr>
              <w:t>3.3.3. Independent variable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4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4</w:t>
            </w:r>
            <w:r w:rsidR="00FE0F33">
              <w:rPr>
                <w:noProof/>
                <w:webHidden/>
                <w:rtl/>
              </w:rPr>
              <w:fldChar w:fldCharType="end"/>
            </w:r>
          </w:hyperlink>
        </w:p>
        <w:p w14:paraId="236793EB" w14:textId="00C564DE"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5" w:history="1">
            <w:r w:rsidR="00FE0F33" w:rsidRPr="00EE0942">
              <w:rPr>
                <w:rStyle w:val="Hyperlink"/>
                <w:noProof/>
              </w:rPr>
              <w:t>3.3.4. Constrain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5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4</w:t>
            </w:r>
            <w:r w:rsidR="00FE0F33">
              <w:rPr>
                <w:noProof/>
                <w:webHidden/>
                <w:rtl/>
              </w:rPr>
              <w:fldChar w:fldCharType="end"/>
            </w:r>
          </w:hyperlink>
        </w:p>
        <w:p w14:paraId="57A26CD2" w14:textId="160082C6"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6" w:history="1">
            <w:r w:rsidR="00FE0F33" w:rsidRPr="00EE0942">
              <w:rPr>
                <w:rStyle w:val="Hyperlink"/>
                <w:noProof/>
              </w:rPr>
              <w:t>3.3.5. Concept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6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5</w:t>
            </w:r>
            <w:r w:rsidR="00FE0F33">
              <w:rPr>
                <w:noProof/>
                <w:webHidden/>
                <w:rtl/>
              </w:rPr>
              <w:fldChar w:fldCharType="end"/>
            </w:r>
          </w:hyperlink>
        </w:p>
        <w:p w14:paraId="0D3594F3" w14:textId="15E895B6" w:rsidR="00FE0F33" w:rsidRDefault="002B00C3" w:rsidP="00FE0F33">
          <w:pPr>
            <w:pStyle w:val="TOC2"/>
            <w:rPr>
              <w:rFonts w:asciiTheme="minorHAnsi" w:eastAsiaTheme="minorEastAsia" w:hAnsiTheme="minorHAnsi"/>
              <w:noProof/>
              <w:sz w:val="22"/>
              <w:rtl/>
            </w:rPr>
          </w:pPr>
          <w:hyperlink w:anchor="_Toc40520297" w:history="1">
            <w:r w:rsidR="00FE0F33" w:rsidRPr="00EE0942">
              <w:rPr>
                <w:rStyle w:val="Hyperlink"/>
                <w:rFonts w:cstheme="minorHAnsi"/>
                <w:noProof/>
              </w:rPr>
              <w:t>3.4. An interface between the simulator and optimization algorithm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7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6</w:t>
            </w:r>
            <w:r w:rsidR="00FE0F33">
              <w:rPr>
                <w:noProof/>
                <w:webHidden/>
                <w:rtl/>
              </w:rPr>
              <w:fldChar w:fldCharType="end"/>
            </w:r>
          </w:hyperlink>
        </w:p>
        <w:p w14:paraId="5B9FEDE4" w14:textId="4B3D59C3"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8" w:history="1">
            <w:r w:rsidR="00FE0F33" w:rsidRPr="00EE0942">
              <w:rPr>
                <w:rStyle w:val="Hyperlink"/>
                <w:noProof/>
              </w:rPr>
              <w:t>3.4.1. Configuration builder</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8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6</w:t>
            </w:r>
            <w:r w:rsidR="00FE0F33">
              <w:rPr>
                <w:noProof/>
                <w:webHidden/>
                <w:rtl/>
              </w:rPr>
              <w:fldChar w:fldCharType="end"/>
            </w:r>
          </w:hyperlink>
        </w:p>
        <w:p w14:paraId="217625D6" w14:textId="02D18D55"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299" w:history="1">
            <w:r w:rsidR="00FE0F33" w:rsidRPr="00EE0942">
              <w:rPr>
                <w:rStyle w:val="Hyperlink"/>
                <w:noProof/>
              </w:rPr>
              <w:t>3.4.2. Indices Calculator</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99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6</w:t>
            </w:r>
            <w:r w:rsidR="00FE0F33">
              <w:rPr>
                <w:noProof/>
                <w:webHidden/>
                <w:rtl/>
              </w:rPr>
              <w:fldChar w:fldCharType="end"/>
            </w:r>
          </w:hyperlink>
        </w:p>
        <w:p w14:paraId="4C964CB2" w14:textId="655987E9" w:rsidR="00FE0F33" w:rsidRDefault="002B00C3" w:rsidP="00FE0F33">
          <w:pPr>
            <w:pStyle w:val="TOC2"/>
            <w:rPr>
              <w:rFonts w:asciiTheme="minorHAnsi" w:eastAsiaTheme="minorEastAsia" w:hAnsiTheme="minorHAnsi"/>
              <w:noProof/>
              <w:sz w:val="22"/>
              <w:rtl/>
            </w:rPr>
          </w:pPr>
          <w:hyperlink w:anchor="_Toc40520300" w:history="1">
            <w:r w:rsidR="00FE0F33" w:rsidRPr="00EE0942">
              <w:rPr>
                <w:rStyle w:val="Hyperlink"/>
                <w:rFonts w:cstheme="minorHAnsi"/>
                <w:noProof/>
              </w:rPr>
              <w:t>3.5. Preliminary Window of Interes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7</w:t>
            </w:r>
            <w:r w:rsidR="00FE0F33">
              <w:rPr>
                <w:noProof/>
                <w:webHidden/>
                <w:rtl/>
              </w:rPr>
              <w:fldChar w:fldCharType="end"/>
            </w:r>
          </w:hyperlink>
        </w:p>
        <w:p w14:paraId="3D092D38" w14:textId="6F143778"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01" w:history="1">
            <w:r w:rsidR="00FE0F33" w:rsidRPr="00EE0942">
              <w:rPr>
                <w:rStyle w:val="Hyperlink"/>
                <w:noProof/>
              </w:rPr>
              <w:t>3.5.1. Configuration selec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7</w:t>
            </w:r>
            <w:r w:rsidR="00FE0F33">
              <w:rPr>
                <w:noProof/>
                <w:webHidden/>
                <w:rtl/>
              </w:rPr>
              <w:fldChar w:fldCharType="end"/>
            </w:r>
          </w:hyperlink>
        </w:p>
        <w:p w14:paraId="24188E0B" w14:textId="182532E6"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02" w:history="1">
            <w:r w:rsidR="00FE0F33" w:rsidRPr="00EE0942">
              <w:rPr>
                <w:rStyle w:val="Hyperlink"/>
                <w:noProof/>
              </w:rPr>
              <w:t>3.5.2. Pareto Fron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7</w:t>
            </w:r>
            <w:r w:rsidR="00FE0F33">
              <w:rPr>
                <w:noProof/>
                <w:webHidden/>
                <w:rtl/>
              </w:rPr>
              <w:fldChar w:fldCharType="end"/>
            </w:r>
          </w:hyperlink>
        </w:p>
        <w:p w14:paraId="5D0E0786" w14:textId="30E540BD" w:rsidR="00FE0F33" w:rsidRDefault="002B00C3" w:rsidP="00FE0F33">
          <w:pPr>
            <w:pStyle w:val="TOC2"/>
            <w:rPr>
              <w:rFonts w:asciiTheme="minorHAnsi" w:eastAsiaTheme="minorEastAsia" w:hAnsiTheme="minorHAnsi"/>
              <w:noProof/>
              <w:sz w:val="22"/>
              <w:rtl/>
            </w:rPr>
          </w:pPr>
          <w:hyperlink w:anchor="_Toc40520303" w:history="1">
            <w:r w:rsidR="00FE0F33" w:rsidRPr="00EE0942">
              <w:rPr>
                <w:rStyle w:val="Hyperlink"/>
                <w:rFonts w:cstheme="minorHAnsi"/>
                <w:noProof/>
              </w:rPr>
              <w:t>3.6. Evolutionary optimization with Dynamic-Window of interes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3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7</w:t>
            </w:r>
            <w:r w:rsidR="00FE0F33">
              <w:rPr>
                <w:noProof/>
                <w:webHidden/>
                <w:rtl/>
              </w:rPr>
              <w:fldChar w:fldCharType="end"/>
            </w:r>
          </w:hyperlink>
        </w:p>
        <w:p w14:paraId="7E437D1D" w14:textId="43CFC76B"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04" w:history="1">
            <w:r w:rsidR="00FE0F33" w:rsidRPr="00EE0942">
              <w:rPr>
                <w:rStyle w:val="Hyperlink"/>
                <w:noProof/>
              </w:rPr>
              <w:t>3.6.1. Evolution Strategie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4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8</w:t>
            </w:r>
            <w:r w:rsidR="00FE0F33">
              <w:rPr>
                <w:noProof/>
                <w:webHidden/>
                <w:rtl/>
              </w:rPr>
              <w:fldChar w:fldCharType="end"/>
            </w:r>
          </w:hyperlink>
        </w:p>
        <w:p w14:paraId="7E23AEC7" w14:textId="74468D41"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05" w:history="1">
            <w:r w:rsidR="00FE0F33" w:rsidRPr="00EE0942">
              <w:rPr>
                <w:rStyle w:val="Hyperlink"/>
                <w:noProof/>
              </w:rPr>
              <w:t>3.6.2. Mutation Selection -  Exploration and Exploit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5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1</w:t>
            </w:r>
            <w:r w:rsidR="00FE0F33">
              <w:rPr>
                <w:noProof/>
                <w:webHidden/>
                <w:rtl/>
              </w:rPr>
              <w:fldChar w:fldCharType="end"/>
            </w:r>
          </w:hyperlink>
        </w:p>
        <w:p w14:paraId="39F50234" w14:textId="01C3746A"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06" w:history="1">
            <w:r w:rsidR="00FE0F33" w:rsidRPr="00EE0942">
              <w:rPr>
                <w:rStyle w:val="Hyperlink"/>
                <w:noProof/>
              </w:rPr>
              <w:t>3.6.3. Resource Alloc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6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1</w:t>
            </w:r>
            <w:r w:rsidR="00FE0F33">
              <w:rPr>
                <w:noProof/>
                <w:webHidden/>
                <w:rtl/>
              </w:rPr>
              <w:fldChar w:fldCharType="end"/>
            </w:r>
          </w:hyperlink>
        </w:p>
        <w:p w14:paraId="07624CC0" w14:textId="2ED2F886" w:rsidR="00FE0F33" w:rsidRDefault="002B00C3" w:rsidP="00FE0F33">
          <w:pPr>
            <w:pStyle w:val="TOC2"/>
            <w:rPr>
              <w:rFonts w:asciiTheme="minorHAnsi" w:eastAsiaTheme="minorEastAsia" w:hAnsiTheme="minorHAnsi"/>
              <w:noProof/>
              <w:sz w:val="22"/>
              <w:rtl/>
            </w:rPr>
          </w:pPr>
          <w:hyperlink w:anchor="_Toc40520307" w:history="1">
            <w:r w:rsidR="00FE0F33" w:rsidRPr="00EE0942">
              <w:rPr>
                <w:rStyle w:val="Hyperlink"/>
                <w:rFonts w:cstheme="minorHAnsi"/>
                <w:noProof/>
              </w:rPr>
              <w:t>3.7. Find Pareto front using a multi-objective evolutionary algorithm</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7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3</w:t>
            </w:r>
            <w:r w:rsidR="00FE0F33">
              <w:rPr>
                <w:noProof/>
                <w:webHidden/>
                <w:rtl/>
              </w:rPr>
              <w:fldChar w:fldCharType="end"/>
            </w:r>
          </w:hyperlink>
        </w:p>
        <w:p w14:paraId="61271CA4" w14:textId="735B0E9B" w:rsidR="00FE0F33" w:rsidRDefault="002B00C3" w:rsidP="00FE0F33">
          <w:pPr>
            <w:pStyle w:val="TOC1"/>
            <w:rPr>
              <w:rFonts w:asciiTheme="minorHAnsi" w:eastAsiaTheme="minorEastAsia" w:hAnsiTheme="minorHAnsi"/>
              <w:noProof/>
              <w:sz w:val="22"/>
              <w:rtl/>
            </w:rPr>
          </w:pPr>
          <w:hyperlink w:anchor="_Toc40520308" w:history="1">
            <w:r w:rsidR="00FE0F33" w:rsidRPr="00EE0942">
              <w:rPr>
                <w:rStyle w:val="Hyperlink"/>
                <w:noProof/>
                <w14:scene3d>
                  <w14:camera w14:prst="orthographicFront"/>
                  <w14:lightRig w14:rig="threePt" w14:dir="t">
                    <w14:rot w14:lat="0" w14:lon="0" w14:rev="0"/>
                  </w14:lightRig>
                </w14:scene3d>
              </w:rPr>
              <w:t>4.</w:t>
            </w:r>
            <w:r w:rsidR="00FE0F33" w:rsidRPr="00EE0942">
              <w:rPr>
                <w:rStyle w:val="Hyperlink"/>
                <w:noProof/>
              </w:rPr>
              <w:t xml:space="preserve"> Result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8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4</w:t>
            </w:r>
            <w:r w:rsidR="00FE0F33">
              <w:rPr>
                <w:noProof/>
                <w:webHidden/>
                <w:rtl/>
              </w:rPr>
              <w:fldChar w:fldCharType="end"/>
            </w:r>
          </w:hyperlink>
        </w:p>
        <w:p w14:paraId="3482B6F1" w14:textId="7A261F1F" w:rsidR="00FE0F33" w:rsidRDefault="002B00C3" w:rsidP="00FE0F33">
          <w:pPr>
            <w:pStyle w:val="TOC2"/>
            <w:rPr>
              <w:rFonts w:asciiTheme="minorHAnsi" w:eastAsiaTheme="minorEastAsia" w:hAnsiTheme="minorHAnsi"/>
              <w:noProof/>
              <w:sz w:val="22"/>
              <w:rtl/>
            </w:rPr>
          </w:pPr>
          <w:hyperlink w:anchor="_Toc40520309" w:history="1">
            <w:r w:rsidR="00FE0F33" w:rsidRPr="00EE0942">
              <w:rPr>
                <w:rStyle w:val="Hyperlink"/>
                <w:noProof/>
              </w:rPr>
              <w:t>4.1. Manipulator arm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09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4</w:t>
            </w:r>
            <w:r w:rsidR="00FE0F33">
              <w:rPr>
                <w:noProof/>
                <w:webHidden/>
                <w:rtl/>
              </w:rPr>
              <w:fldChar w:fldCharType="end"/>
            </w:r>
          </w:hyperlink>
        </w:p>
        <w:p w14:paraId="15B0FC97" w14:textId="2E1E79FC"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0" w:history="1">
            <w:r w:rsidR="00FE0F33" w:rsidRPr="00EE0942">
              <w:rPr>
                <w:rStyle w:val="Hyperlink"/>
                <w:noProof/>
              </w:rPr>
              <w:t>4.1.1. Assumptions</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4</w:t>
            </w:r>
            <w:r w:rsidR="00FE0F33">
              <w:rPr>
                <w:noProof/>
                <w:webHidden/>
                <w:rtl/>
              </w:rPr>
              <w:fldChar w:fldCharType="end"/>
            </w:r>
          </w:hyperlink>
        </w:p>
        <w:p w14:paraId="41D6F9CF" w14:textId="02CB92A4"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1" w:history="1">
            <w:r w:rsidR="00FE0F33" w:rsidRPr="00EE0942">
              <w:rPr>
                <w:rStyle w:val="Hyperlink"/>
                <w:noProof/>
              </w:rPr>
              <w:t>4.1.2. Indices of manipulator performance</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5</w:t>
            </w:r>
            <w:r w:rsidR="00FE0F33">
              <w:rPr>
                <w:noProof/>
                <w:webHidden/>
                <w:rtl/>
              </w:rPr>
              <w:fldChar w:fldCharType="end"/>
            </w:r>
          </w:hyperlink>
        </w:p>
        <w:p w14:paraId="6F3A4294" w14:textId="1F80880B" w:rsidR="00FE0F33" w:rsidRDefault="002B00C3" w:rsidP="00FE0F33">
          <w:pPr>
            <w:pStyle w:val="TOC2"/>
            <w:rPr>
              <w:rFonts w:asciiTheme="minorHAnsi" w:eastAsiaTheme="minorEastAsia" w:hAnsiTheme="minorHAnsi"/>
              <w:noProof/>
              <w:sz w:val="22"/>
              <w:rtl/>
            </w:rPr>
          </w:pPr>
          <w:hyperlink w:anchor="_Toc40520312" w:history="1">
            <w:r w:rsidR="00FE0F33" w:rsidRPr="00EE0942">
              <w:rPr>
                <w:rStyle w:val="Hyperlink"/>
                <w:noProof/>
              </w:rPr>
              <w:t>4.2. Simula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7</w:t>
            </w:r>
            <w:r w:rsidR="00FE0F33">
              <w:rPr>
                <w:noProof/>
                <w:webHidden/>
                <w:rtl/>
              </w:rPr>
              <w:fldChar w:fldCharType="end"/>
            </w:r>
          </w:hyperlink>
        </w:p>
        <w:p w14:paraId="29191370" w14:textId="5A5EB12A"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3" w:history="1">
            <w:r w:rsidR="00FE0F33" w:rsidRPr="00EE0942">
              <w:rPr>
                <w:rStyle w:val="Hyperlink"/>
                <w:noProof/>
              </w:rPr>
              <w:t>4.2.1. Simulator</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3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7</w:t>
            </w:r>
            <w:r w:rsidR="00FE0F33">
              <w:rPr>
                <w:noProof/>
                <w:webHidden/>
                <w:rtl/>
              </w:rPr>
              <w:fldChar w:fldCharType="end"/>
            </w:r>
          </w:hyperlink>
        </w:p>
        <w:p w14:paraId="420B8A47" w14:textId="571D3B45" w:rsidR="00FE0F33" w:rsidRDefault="002B00C3" w:rsidP="00FE0F33">
          <w:pPr>
            <w:pStyle w:val="TOC2"/>
            <w:rPr>
              <w:rFonts w:asciiTheme="minorHAnsi" w:eastAsiaTheme="minorEastAsia" w:hAnsiTheme="minorHAnsi"/>
              <w:noProof/>
              <w:sz w:val="22"/>
              <w:rtl/>
            </w:rPr>
          </w:pPr>
          <w:hyperlink w:anchor="_Toc40520314" w:history="1">
            <w:r w:rsidR="00FE0F33" w:rsidRPr="00EE0942">
              <w:rPr>
                <w:rStyle w:val="Hyperlink"/>
                <w:noProof/>
              </w:rPr>
              <w:t>4.3. Preliminary Window of Interes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4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7</w:t>
            </w:r>
            <w:r w:rsidR="00FE0F33">
              <w:rPr>
                <w:noProof/>
                <w:webHidden/>
                <w:rtl/>
              </w:rPr>
              <w:fldChar w:fldCharType="end"/>
            </w:r>
          </w:hyperlink>
        </w:p>
        <w:p w14:paraId="4FC4906C" w14:textId="77D323E3" w:rsidR="00FE0F33" w:rsidRDefault="002B00C3" w:rsidP="00FE0F33">
          <w:pPr>
            <w:pStyle w:val="TOC2"/>
            <w:rPr>
              <w:rFonts w:asciiTheme="minorHAnsi" w:eastAsiaTheme="minorEastAsia" w:hAnsiTheme="minorHAnsi"/>
              <w:noProof/>
              <w:sz w:val="22"/>
              <w:rtl/>
            </w:rPr>
          </w:pPr>
          <w:hyperlink w:anchor="_Toc40520315" w:history="1">
            <w:r w:rsidR="00FE0F33" w:rsidRPr="00EE0942">
              <w:rPr>
                <w:rStyle w:val="Hyperlink"/>
                <w:noProof/>
              </w:rPr>
              <w:t>4.4. Evolutionary optimization with Dynamic-Window of interest</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5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9</w:t>
            </w:r>
            <w:r w:rsidR="00FE0F33">
              <w:rPr>
                <w:noProof/>
                <w:webHidden/>
                <w:rtl/>
              </w:rPr>
              <w:fldChar w:fldCharType="end"/>
            </w:r>
          </w:hyperlink>
        </w:p>
        <w:p w14:paraId="42E555C7" w14:textId="2F8A8D09"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6" w:history="1">
            <w:r w:rsidR="00FE0F33" w:rsidRPr="00EE0942">
              <w:rPr>
                <w:rStyle w:val="Hyperlink"/>
                <w:noProof/>
              </w:rPr>
              <w:t>4.4.1. Mutation check</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6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9</w:t>
            </w:r>
            <w:r w:rsidR="00FE0F33">
              <w:rPr>
                <w:noProof/>
                <w:webHidden/>
                <w:rtl/>
              </w:rPr>
              <w:fldChar w:fldCharType="end"/>
            </w:r>
          </w:hyperlink>
        </w:p>
        <w:p w14:paraId="73188543" w14:textId="024B16DE"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7" w:history="1">
            <w:r w:rsidR="00FE0F33" w:rsidRPr="00EE0942">
              <w:rPr>
                <w:rStyle w:val="Hyperlink"/>
                <w:noProof/>
              </w:rPr>
              <w:t>4.4.2. Mutation Selec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7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29</w:t>
            </w:r>
            <w:r w:rsidR="00FE0F33">
              <w:rPr>
                <w:noProof/>
                <w:webHidden/>
                <w:rtl/>
              </w:rPr>
              <w:fldChar w:fldCharType="end"/>
            </w:r>
          </w:hyperlink>
        </w:p>
        <w:p w14:paraId="0EBD509B" w14:textId="66B448E8"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8" w:history="1">
            <w:r w:rsidR="00FE0F33" w:rsidRPr="00EE0942">
              <w:rPr>
                <w:rStyle w:val="Hyperlink"/>
                <w:noProof/>
              </w:rPr>
              <w:t>4.4.3. Resource Allocation – Greedy Method</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8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35</w:t>
            </w:r>
            <w:r w:rsidR="00FE0F33">
              <w:rPr>
                <w:noProof/>
                <w:webHidden/>
                <w:rtl/>
              </w:rPr>
              <w:fldChar w:fldCharType="end"/>
            </w:r>
          </w:hyperlink>
        </w:p>
        <w:p w14:paraId="0FCA0821" w14:textId="2F6F2EC1"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19" w:history="1">
            <w:r w:rsidR="00FE0F33" w:rsidRPr="00EE0942">
              <w:rPr>
                <w:rStyle w:val="Hyperlink"/>
                <w:noProof/>
              </w:rPr>
              <w:t>4.4.4. Resource Allocation – Fair Method</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19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36</w:t>
            </w:r>
            <w:r w:rsidR="00FE0F33">
              <w:rPr>
                <w:noProof/>
                <w:webHidden/>
                <w:rtl/>
              </w:rPr>
              <w:fldChar w:fldCharType="end"/>
            </w:r>
          </w:hyperlink>
        </w:p>
        <w:p w14:paraId="54A687D8" w14:textId="71758C00" w:rsidR="00FE0F33" w:rsidRDefault="002B00C3" w:rsidP="00FE0F33">
          <w:pPr>
            <w:pStyle w:val="TOC3"/>
            <w:tabs>
              <w:tab w:val="right" w:leader="dot" w:pos="8494"/>
            </w:tabs>
            <w:bidi w:val="0"/>
            <w:rPr>
              <w:rFonts w:asciiTheme="minorHAnsi" w:eastAsiaTheme="minorEastAsia" w:hAnsiTheme="minorHAnsi"/>
              <w:noProof/>
              <w:sz w:val="22"/>
              <w:rtl/>
            </w:rPr>
          </w:pPr>
          <w:hyperlink w:anchor="_Toc40520320" w:history="1">
            <w:r w:rsidR="00FE0F33" w:rsidRPr="00EE0942">
              <w:rPr>
                <w:rStyle w:val="Hyperlink"/>
                <w:noProof/>
              </w:rPr>
              <w:t>4.4.1. Resource Allocation – Greedy Method</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2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39</w:t>
            </w:r>
            <w:r w:rsidR="00FE0F33">
              <w:rPr>
                <w:noProof/>
                <w:webHidden/>
                <w:rtl/>
              </w:rPr>
              <w:fldChar w:fldCharType="end"/>
            </w:r>
          </w:hyperlink>
        </w:p>
        <w:p w14:paraId="13B6499B" w14:textId="5D897BAE" w:rsidR="00FE0F33" w:rsidRDefault="002B00C3" w:rsidP="00FE0F33">
          <w:pPr>
            <w:pStyle w:val="TOC1"/>
            <w:rPr>
              <w:rFonts w:asciiTheme="minorHAnsi" w:eastAsiaTheme="minorEastAsia" w:hAnsiTheme="minorHAnsi"/>
              <w:noProof/>
              <w:sz w:val="22"/>
              <w:rtl/>
            </w:rPr>
          </w:pPr>
          <w:hyperlink w:anchor="_Toc40520321" w:history="1">
            <w:r w:rsidR="00FE0F33" w:rsidRPr="00EE0942">
              <w:rPr>
                <w:rStyle w:val="Hyperlink"/>
                <w:noProof/>
                <w14:scene3d>
                  <w14:camera w14:prst="orthographicFront"/>
                  <w14:lightRig w14:rig="threePt" w14:dir="t">
                    <w14:rot w14:lat="0" w14:lon="0" w14:rev="0"/>
                  </w14:lightRig>
                </w14:scene3d>
              </w:rPr>
              <w:t>5.</w:t>
            </w:r>
            <w:r w:rsidR="00FE0F33" w:rsidRPr="00EE0942">
              <w:rPr>
                <w:rStyle w:val="Hyperlink"/>
                <w:noProof/>
              </w:rPr>
              <w:t xml:space="preserve"> Conclusions and future work</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21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42</w:t>
            </w:r>
            <w:r w:rsidR="00FE0F33">
              <w:rPr>
                <w:noProof/>
                <w:webHidden/>
                <w:rtl/>
              </w:rPr>
              <w:fldChar w:fldCharType="end"/>
            </w:r>
          </w:hyperlink>
        </w:p>
        <w:p w14:paraId="53327482" w14:textId="7E4D3F00" w:rsidR="00FE0F33" w:rsidRDefault="002B00C3" w:rsidP="00FE0F33">
          <w:pPr>
            <w:pStyle w:val="TOC1"/>
            <w:rPr>
              <w:rFonts w:asciiTheme="minorHAnsi" w:eastAsiaTheme="minorEastAsia" w:hAnsiTheme="minorHAnsi"/>
              <w:noProof/>
              <w:sz w:val="22"/>
              <w:rtl/>
            </w:rPr>
          </w:pPr>
          <w:hyperlink w:anchor="_Toc40520322" w:history="1">
            <w:r w:rsidR="00FE0F33" w:rsidRPr="00EE0942">
              <w:rPr>
                <w:rStyle w:val="Hyperlink"/>
                <w:noProof/>
                <w14:scene3d>
                  <w14:camera w14:prst="orthographicFront"/>
                  <w14:lightRig w14:rig="threePt" w14:dir="t">
                    <w14:rot w14:lat="0" w14:lon="0" w14:rev="0"/>
                  </w14:lightRig>
                </w14:scene3d>
              </w:rPr>
              <w:t>6.</w:t>
            </w:r>
            <w:r w:rsidR="00FE0F33" w:rsidRPr="00EE0942">
              <w:rPr>
                <w:rStyle w:val="Hyperlink"/>
                <w:noProof/>
              </w:rPr>
              <w:t xml:space="preserve"> Bibliography</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322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43</w:t>
            </w:r>
            <w:r w:rsidR="00FE0F33">
              <w:rPr>
                <w:noProof/>
                <w:webHidden/>
                <w:rtl/>
              </w:rPr>
              <w:fldChar w:fldCharType="end"/>
            </w:r>
          </w:hyperlink>
        </w:p>
        <w:p w14:paraId="18368620" w14:textId="51AC77B7" w:rsidR="00785D12" w:rsidRDefault="00785D12" w:rsidP="00FE0F33">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469CE">
      <w:pPr>
        <w:pStyle w:val="TableofFigures"/>
      </w:pPr>
      <w:r w:rsidRPr="00D63E23">
        <w:lastRenderedPageBreak/>
        <w:t xml:space="preserve">List of </w:t>
      </w:r>
      <w:r w:rsidR="00403807" w:rsidRPr="00D63E23">
        <w:t>F</w:t>
      </w:r>
      <w:r w:rsidRPr="00D63E23">
        <w:t>igures</w:t>
      </w:r>
    </w:p>
    <w:p w14:paraId="02471848" w14:textId="2C67BFA1" w:rsidR="004469CE" w:rsidRDefault="00EB5DBB" w:rsidP="004469CE">
      <w:pPr>
        <w:pStyle w:val="TableofFigures"/>
        <w:rPr>
          <w:rFonts w:eastAsiaTheme="minorEastAsia" w:cstheme="minorBidi"/>
          <w:noProof/>
          <w:sz w:val="22"/>
          <w:szCs w:val="22"/>
          <w:rtl/>
        </w:rPr>
      </w:pPr>
      <w:r w:rsidRPr="00302BB1">
        <w:fldChar w:fldCharType="begin"/>
      </w:r>
      <w:r w:rsidRPr="004E00D6">
        <w:instrText xml:space="preserve"> TOC \h \z \c "Figure" </w:instrText>
      </w:r>
      <w:r w:rsidRPr="00302BB1">
        <w:fldChar w:fldCharType="separate"/>
      </w:r>
      <w:hyperlink w:anchor="_Toc40520323" w:history="1">
        <w:r w:rsidR="004469CE" w:rsidRPr="00FB4C1D">
          <w:rPr>
            <w:rStyle w:val="Hyperlink"/>
            <w:noProof/>
          </w:rPr>
          <w:t>Figure 1 - Basic EA</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3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6</w:t>
        </w:r>
        <w:r w:rsidR="004469CE">
          <w:rPr>
            <w:noProof/>
            <w:webHidden/>
            <w:rtl/>
          </w:rPr>
          <w:fldChar w:fldCharType="end"/>
        </w:r>
      </w:hyperlink>
    </w:p>
    <w:p w14:paraId="7C7B38C7" w14:textId="2843B6C5" w:rsidR="004469CE" w:rsidRDefault="002B00C3" w:rsidP="004469CE">
      <w:pPr>
        <w:pStyle w:val="TableofFigures"/>
        <w:rPr>
          <w:rFonts w:eastAsiaTheme="minorEastAsia" w:cstheme="minorBidi"/>
          <w:noProof/>
          <w:sz w:val="22"/>
          <w:szCs w:val="22"/>
          <w:rtl/>
        </w:rPr>
      </w:pPr>
      <w:hyperlink w:anchor="_Toc40520324" w:history="1">
        <w:r w:rsidR="004469CE" w:rsidRPr="00FB4C1D">
          <w:rPr>
            <w:rStyle w:val="Hyperlink"/>
            <w:noProof/>
          </w:rPr>
          <w:t>Figure 2 - Pareto Front &amp; Dominance[23]</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4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7</w:t>
        </w:r>
        <w:r w:rsidR="004469CE">
          <w:rPr>
            <w:noProof/>
            <w:webHidden/>
            <w:rtl/>
          </w:rPr>
          <w:fldChar w:fldCharType="end"/>
        </w:r>
      </w:hyperlink>
    </w:p>
    <w:p w14:paraId="1E3E1F98" w14:textId="18760CFD" w:rsidR="004469CE" w:rsidRDefault="002B00C3" w:rsidP="004469CE">
      <w:pPr>
        <w:pStyle w:val="TableofFigures"/>
        <w:rPr>
          <w:rFonts w:eastAsiaTheme="minorEastAsia" w:cstheme="minorBidi"/>
          <w:noProof/>
          <w:sz w:val="22"/>
          <w:szCs w:val="22"/>
          <w:rtl/>
        </w:rPr>
      </w:pPr>
      <w:hyperlink w:anchor="_Toc40520325" w:history="1">
        <w:r w:rsidR="004469CE" w:rsidRPr="00FB4C1D">
          <w:rPr>
            <w:rStyle w:val="Hyperlink"/>
            <w:noProof/>
          </w:rPr>
          <w:t>Figure 3 - Pareto Front DTLZ1[24]</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5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7</w:t>
        </w:r>
        <w:r w:rsidR="004469CE">
          <w:rPr>
            <w:noProof/>
            <w:webHidden/>
            <w:rtl/>
          </w:rPr>
          <w:fldChar w:fldCharType="end"/>
        </w:r>
      </w:hyperlink>
    </w:p>
    <w:p w14:paraId="504EC7BC" w14:textId="6964783A" w:rsidR="004469CE" w:rsidRDefault="002B00C3" w:rsidP="004469CE">
      <w:pPr>
        <w:pStyle w:val="TableofFigures"/>
        <w:rPr>
          <w:rFonts w:eastAsiaTheme="minorEastAsia" w:cstheme="minorBidi"/>
          <w:noProof/>
          <w:sz w:val="22"/>
          <w:szCs w:val="22"/>
          <w:rtl/>
        </w:rPr>
      </w:pPr>
      <w:hyperlink r:id="rId11" w:anchor="_Toc40520326" w:history="1">
        <w:r w:rsidR="004469CE" w:rsidRPr="00FB4C1D">
          <w:rPr>
            <w:rStyle w:val="Hyperlink"/>
            <w:noProof/>
          </w:rPr>
          <w:t xml:space="preserve">Figure </w:t>
        </w:r>
        <w:r w:rsidR="004469CE" w:rsidRPr="00FB4C1D">
          <w:rPr>
            <w:rStyle w:val="Hyperlink"/>
            <w:noProof/>
            <w:rtl/>
          </w:rPr>
          <w:t>4</w:t>
        </w:r>
        <w:r w:rsidR="004469CE" w:rsidRPr="00FB4C1D">
          <w:rPr>
            <w:rStyle w:val="Hyperlink"/>
            <w:noProof/>
          </w:rPr>
          <w:t xml:space="preserve"> - Configuration Example</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6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10</w:t>
        </w:r>
        <w:r w:rsidR="004469CE">
          <w:rPr>
            <w:noProof/>
            <w:webHidden/>
            <w:rtl/>
          </w:rPr>
          <w:fldChar w:fldCharType="end"/>
        </w:r>
      </w:hyperlink>
    </w:p>
    <w:p w14:paraId="79515601" w14:textId="5D5EF3DE" w:rsidR="004469CE" w:rsidRDefault="002B00C3" w:rsidP="004469CE">
      <w:pPr>
        <w:pStyle w:val="TableofFigures"/>
        <w:rPr>
          <w:rFonts w:eastAsiaTheme="minorEastAsia" w:cstheme="minorBidi"/>
          <w:noProof/>
          <w:sz w:val="22"/>
          <w:szCs w:val="22"/>
          <w:rtl/>
        </w:rPr>
      </w:pPr>
      <w:hyperlink w:anchor="_Toc40520327" w:history="1">
        <w:r w:rsidR="004469CE" w:rsidRPr="00FB4C1D">
          <w:rPr>
            <w:rStyle w:val="Hyperlink"/>
            <w:noProof/>
          </w:rPr>
          <w:t>Figure 5 - Manipulator detection points</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7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11</w:t>
        </w:r>
        <w:r w:rsidR="004469CE">
          <w:rPr>
            <w:noProof/>
            <w:webHidden/>
            <w:rtl/>
          </w:rPr>
          <w:fldChar w:fldCharType="end"/>
        </w:r>
      </w:hyperlink>
    </w:p>
    <w:p w14:paraId="405D54FB" w14:textId="74FB342E" w:rsidR="004469CE" w:rsidRDefault="002B00C3" w:rsidP="004469CE">
      <w:pPr>
        <w:pStyle w:val="TableofFigures"/>
        <w:rPr>
          <w:rFonts w:eastAsiaTheme="minorEastAsia" w:cstheme="minorBidi"/>
          <w:noProof/>
          <w:sz w:val="22"/>
          <w:szCs w:val="22"/>
          <w:rtl/>
        </w:rPr>
      </w:pPr>
      <w:hyperlink w:anchor="_Toc40520328" w:history="1">
        <w:r w:rsidR="004469CE" w:rsidRPr="00FB4C1D">
          <w:rPr>
            <w:rStyle w:val="Hyperlink"/>
            <w:noProof/>
          </w:rPr>
          <w:t>Figure 6 – Motoman(left) &amp; right UR5(right)</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8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13</w:t>
        </w:r>
        <w:r w:rsidR="004469CE">
          <w:rPr>
            <w:noProof/>
            <w:webHidden/>
            <w:rtl/>
          </w:rPr>
          <w:fldChar w:fldCharType="end"/>
        </w:r>
      </w:hyperlink>
    </w:p>
    <w:p w14:paraId="5791FB52" w14:textId="2B804596" w:rsidR="004469CE" w:rsidRDefault="002B00C3" w:rsidP="004469CE">
      <w:pPr>
        <w:pStyle w:val="TableofFigures"/>
        <w:rPr>
          <w:rFonts w:eastAsiaTheme="minorEastAsia" w:cstheme="minorBidi"/>
          <w:noProof/>
          <w:sz w:val="22"/>
          <w:szCs w:val="22"/>
          <w:rtl/>
        </w:rPr>
      </w:pPr>
      <w:hyperlink w:anchor="_Toc40520329" w:history="1">
        <w:r w:rsidR="004469CE" w:rsidRPr="00FB4C1D">
          <w:rPr>
            <w:rStyle w:val="Hyperlink"/>
            <w:noProof/>
          </w:rPr>
          <w:t>Figure 7 - Interface between optimization to the simulator</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9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16</w:t>
        </w:r>
        <w:r w:rsidR="004469CE">
          <w:rPr>
            <w:noProof/>
            <w:webHidden/>
            <w:rtl/>
          </w:rPr>
          <w:fldChar w:fldCharType="end"/>
        </w:r>
      </w:hyperlink>
    </w:p>
    <w:p w14:paraId="16636656" w14:textId="7D648D5A" w:rsidR="004469CE" w:rsidRDefault="002B00C3" w:rsidP="004469CE">
      <w:pPr>
        <w:pStyle w:val="TableofFigures"/>
        <w:rPr>
          <w:rFonts w:eastAsiaTheme="minorEastAsia" w:cstheme="minorBidi"/>
          <w:noProof/>
          <w:sz w:val="22"/>
          <w:szCs w:val="22"/>
          <w:rtl/>
        </w:rPr>
      </w:pPr>
      <w:hyperlink w:anchor="_Toc40520330" w:history="1">
        <w:r w:rsidR="004469CE" w:rsidRPr="00FB4C1D">
          <w:rPr>
            <w:rStyle w:val="Hyperlink"/>
            <w:noProof/>
          </w:rPr>
          <w:t>Figure 8 - Evolution Strategies</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0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18</w:t>
        </w:r>
        <w:r w:rsidR="004469CE">
          <w:rPr>
            <w:noProof/>
            <w:webHidden/>
            <w:rtl/>
          </w:rPr>
          <w:fldChar w:fldCharType="end"/>
        </w:r>
      </w:hyperlink>
    </w:p>
    <w:p w14:paraId="7E59BA25" w14:textId="7E3BAE3A" w:rsidR="004469CE" w:rsidRDefault="002B00C3" w:rsidP="004469CE">
      <w:pPr>
        <w:pStyle w:val="TableofFigures"/>
        <w:rPr>
          <w:rFonts w:eastAsiaTheme="minorEastAsia" w:cstheme="minorBidi"/>
          <w:noProof/>
          <w:sz w:val="22"/>
          <w:szCs w:val="22"/>
          <w:rtl/>
        </w:rPr>
      </w:pPr>
      <w:hyperlink w:anchor="_Toc40520331" w:history="1">
        <w:r w:rsidR="004469CE" w:rsidRPr="00FB4C1D">
          <w:rPr>
            <w:rStyle w:val="Hyperlink"/>
            <w:noProof/>
          </w:rPr>
          <w:t>Figure 9 - All Joints &amp; Axes possibilities (3 DOF)</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1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4</w:t>
        </w:r>
        <w:r w:rsidR="004469CE">
          <w:rPr>
            <w:noProof/>
            <w:webHidden/>
            <w:rtl/>
          </w:rPr>
          <w:fldChar w:fldCharType="end"/>
        </w:r>
      </w:hyperlink>
    </w:p>
    <w:p w14:paraId="53471387" w14:textId="68C29C4C" w:rsidR="004469CE" w:rsidRDefault="002B00C3" w:rsidP="004469CE">
      <w:pPr>
        <w:pStyle w:val="TableofFigures"/>
        <w:rPr>
          <w:rFonts w:eastAsiaTheme="minorEastAsia" w:cstheme="minorBidi"/>
          <w:noProof/>
          <w:sz w:val="22"/>
          <w:szCs w:val="22"/>
          <w:rtl/>
        </w:rPr>
      </w:pPr>
      <w:hyperlink w:anchor="_Toc40520332" w:history="1">
        <w:r w:rsidR="004469CE" w:rsidRPr="00FB4C1D">
          <w:rPr>
            <w:rStyle w:val="Hyperlink"/>
            <w:noProof/>
          </w:rPr>
          <w:t>Figure 10 - All Joints &amp; Axes possibilities one branch</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2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5</w:t>
        </w:r>
        <w:r w:rsidR="004469CE">
          <w:rPr>
            <w:noProof/>
            <w:webHidden/>
            <w:rtl/>
          </w:rPr>
          <w:fldChar w:fldCharType="end"/>
        </w:r>
      </w:hyperlink>
    </w:p>
    <w:p w14:paraId="68C50612" w14:textId="23E494C5" w:rsidR="004469CE" w:rsidRDefault="002B00C3" w:rsidP="004469CE">
      <w:pPr>
        <w:pStyle w:val="TableofFigures"/>
        <w:rPr>
          <w:rFonts w:eastAsiaTheme="minorEastAsia" w:cstheme="minorBidi"/>
          <w:noProof/>
          <w:sz w:val="22"/>
          <w:szCs w:val="22"/>
          <w:rtl/>
        </w:rPr>
      </w:pPr>
      <w:hyperlink w:anchor="_Toc40520333" w:history="1">
        <w:r w:rsidR="004469CE" w:rsidRPr="00FB4C1D">
          <w:rPr>
            <w:rStyle w:val="Hyperlink"/>
            <w:noProof/>
          </w:rPr>
          <w:t>Figure 11 - LCI Vs Manipulability Index</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3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6</w:t>
        </w:r>
        <w:r w:rsidR="004469CE">
          <w:rPr>
            <w:noProof/>
            <w:webHidden/>
            <w:rtl/>
          </w:rPr>
          <w:fldChar w:fldCharType="end"/>
        </w:r>
      </w:hyperlink>
    </w:p>
    <w:p w14:paraId="6986CD2F" w14:textId="07ED11DB" w:rsidR="004469CE" w:rsidRDefault="002B00C3" w:rsidP="004469CE">
      <w:pPr>
        <w:pStyle w:val="TableofFigures"/>
        <w:rPr>
          <w:rFonts w:eastAsiaTheme="minorEastAsia" w:cstheme="minorBidi"/>
          <w:noProof/>
          <w:sz w:val="22"/>
          <w:szCs w:val="22"/>
          <w:rtl/>
        </w:rPr>
      </w:pPr>
      <w:hyperlink w:anchor="_Toc40520334" w:history="1">
        <w:r w:rsidR="004469CE" w:rsidRPr="00FB4C1D">
          <w:rPr>
            <w:rStyle w:val="Hyperlink"/>
            <w:noProof/>
          </w:rPr>
          <w:t>Figure 12 - Mid-Proximity Joint Index Vs Manipulability Index</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4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6</w:t>
        </w:r>
        <w:r w:rsidR="004469CE">
          <w:rPr>
            <w:noProof/>
            <w:webHidden/>
            <w:rtl/>
          </w:rPr>
          <w:fldChar w:fldCharType="end"/>
        </w:r>
      </w:hyperlink>
    </w:p>
    <w:p w14:paraId="737A6C72" w14:textId="58933B92" w:rsidR="004469CE" w:rsidRDefault="002B00C3" w:rsidP="004469CE">
      <w:pPr>
        <w:pStyle w:val="TableofFigures"/>
        <w:rPr>
          <w:rFonts w:eastAsiaTheme="minorEastAsia" w:cstheme="minorBidi"/>
          <w:noProof/>
          <w:sz w:val="22"/>
          <w:szCs w:val="22"/>
          <w:rtl/>
        </w:rPr>
      </w:pPr>
      <w:hyperlink w:anchor="_Toc40520335" w:history="1">
        <w:r w:rsidR="004469CE" w:rsidRPr="00FB4C1D">
          <w:rPr>
            <w:rStyle w:val="Hyperlink"/>
            <w:noProof/>
          </w:rPr>
          <w:t>Figure 13 - Manipulability Index Vs DOF</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5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6</w:t>
        </w:r>
        <w:r w:rsidR="004469CE">
          <w:rPr>
            <w:noProof/>
            <w:webHidden/>
            <w:rtl/>
          </w:rPr>
          <w:fldChar w:fldCharType="end"/>
        </w:r>
      </w:hyperlink>
    </w:p>
    <w:p w14:paraId="3A9F5297" w14:textId="7AF6C611" w:rsidR="004469CE" w:rsidRDefault="002B00C3" w:rsidP="004469CE">
      <w:pPr>
        <w:pStyle w:val="TableofFigures"/>
        <w:rPr>
          <w:rFonts w:eastAsiaTheme="minorEastAsia" w:cstheme="minorBidi"/>
          <w:noProof/>
          <w:sz w:val="22"/>
          <w:szCs w:val="22"/>
          <w:rtl/>
        </w:rPr>
      </w:pPr>
      <w:hyperlink w:anchor="_Toc40520336" w:history="1">
        <w:r w:rsidR="004469CE" w:rsidRPr="00FB4C1D">
          <w:rPr>
            <w:rStyle w:val="Hyperlink"/>
            <w:noProof/>
          </w:rPr>
          <w:t>Figure 14 - Time Compassion</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6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7</w:t>
        </w:r>
        <w:r w:rsidR="004469CE">
          <w:rPr>
            <w:noProof/>
            <w:webHidden/>
            <w:rtl/>
          </w:rPr>
          <w:fldChar w:fldCharType="end"/>
        </w:r>
      </w:hyperlink>
    </w:p>
    <w:p w14:paraId="0D304A64" w14:textId="62AC8C29" w:rsidR="004469CE" w:rsidRDefault="002B00C3" w:rsidP="004469CE">
      <w:pPr>
        <w:pStyle w:val="TableofFigures"/>
        <w:rPr>
          <w:rFonts w:eastAsiaTheme="minorEastAsia" w:cstheme="minorBidi"/>
          <w:noProof/>
          <w:sz w:val="22"/>
          <w:szCs w:val="22"/>
          <w:rtl/>
        </w:rPr>
      </w:pPr>
      <w:hyperlink w:anchor="_Toc40520337" w:history="1">
        <w:r w:rsidR="004469CE" w:rsidRPr="00FB4C1D">
          <w:rPr>
            <w:rStyle w:val="Hyperlink"/>
            <w:noProof/>
          </w:rPr>
          <w:t>Figure 15 - Accumulated Weight Vs Accumulated Length</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7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7</w:t>
        </w:r>
        <w:r w:rsidR="004469CE">
          <w:rPr>
            <w:noProof/>
            <w:webHidden/>
            <w:rtl/>
          </w:rPr>
          <w:fldChar w:fldCharType="end"/>
        </w:r>
      </w:hyperlink>
    </w:p>
    <w:p w14:paraId="10A2A883" w14:textId="28BC421F" w:rsidR="004469CE" w:rsidRDefault="002B00C3" w:rsidP="004469CE">
      <w:pPr>
        <w:pStyle w:val="TableofFigures"/>
        <w:rPr>
          <w:rFonts w:eastAsiaTheme="minorEastAsia" w:cstheme="minorBidi"/>
          <w:noProof/>
          <w:sz w:val="22"/>
          <w:szCs w:val="22"/>
          <w:rtl/>
        </w:rPr>
      </w:pPr>
      <w:hyperlink w:anchor="_Toc40520338" w:history="1">
        <w:r w:rsidR="004469CE" w:rsidRPr="00FB4C1D">
          <w:rPr>
            <w:rStyle w:val="Hyperlink"/>
            <w:noProof/>
          </w:rPr>
          <w:t>Figure 16 - Preliminary WOI</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8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28</w:t>
        </w:r>
        <w:r w:rsidR="004469CE">
          <w:rPr>
            <w:noProof/>
            <w:webHidden/>
            <w:rtl/>
          </w:rPr>
          <w:fldChar w:fldCharType="end"/>
        </w:r>
      </w:hyperlink>
    </w:p>
    <w:p w14:paraId="4B275652" w14:textId="559D6E27" w:rsidR="004469CE" w:rsidRDefault="002B00C3" w:rsidP="004469CE">
      <w:pPr>
        <w:pStyle w:val="TableofFigures"/>
        <w:rPr>
          <w:rFonts w:eastAsiaTheme="minorEastAsia" w:cstheme="minorBidi"/>
          <w:noProof/>
          <w:sz w:val="22"/>
          <w:szCs w:val="22"/>
          <w:rtl/>
        </w:rPr>
      </w:pPr>
      <w:hyperlink w:anchor="_Toc40520339" w:history="1">
        <w:r w:rsidR="004469CE" w:rsidRPr="00FB4C1D">
          <w:rPr>
            <w:rStyle w:val="Hyperlink"/>
            <w:noProof/>
          </w:rPr>
          <w:t>Figure 17- Concepts Full sorting</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39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0</w:t>
        </w:r>
        <w:r w:rsidR="004469CE">
          <w:rPr>
            <w:noProof/>
            <w:webHidden/>
            <w:rtl/>
          </w:rPr>
          <w:fldChar w:fldCharType="end"/>
        </w:r>
      </w:hyperlink>
    </w:p>
    <w:p w14:paraId="3F27727D" w14:textId="09B72AE7" w:rsidR="004469CE" w:rsidRDefault="002B00C3" w:rsidP="004469CE">
      <w:pPr>
        <w:pStyle w:val="TableofFigures"/>
        <w:rPr>
          <w:rFonts w:eastAsiaTheme="minorEastAsia" w:cstheme="minorBidi"/>
          <w:noProof/>
          <w:sz w:val="22"/>
          <w:szCs w:val="22"/>
          <w:rtl/>
        </w:rPr>
      </w:pPr>
      <w:hyperlink w:anchor="_Toc40520340" w:history="1">
        <w:r w:rsidR="004469CE" w:rsidRPr="00FB4C1D">
          <w:rPr>
            <w:rStyle w:val="Hyperlink"/>
            <w:noProof/>
          </w:rPr>
          <w:t>Figure 18 - HyperVolume Vs Generation</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0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1</w:t>
        </w:r>
        <w:r w:rsidR="004469CE">
          <w:rPr>
            <w:noProof/>
            <w:webHidden/>
            <w:rtl/>
          </w:rPr>
          <w:fldChar w:fldCharType="end"/>
        </w:r>
      </w:hyperlink>
    </w:p>
    <w:p w14:paraId="675FF20F" w14:textId="3DE26CC9" w:rsidR="004469CE" w:rsidRDefault="002B00C3" w:rsidP="004469CE">
      <w:pPr>
        <w:pStyle w:val="TableofFigures"/>
        <w:rPr>
          <w:rFonts w:eastAsiaTheme="minorEastAsia" w:cstheme="minorBidi"/>
          <w:noProof/>
          <w:sz w:val="22"/>
          <w:szCs w:val="22"/>
          <w:rtl/>
        </w:rPr>
      </w:pPr>
      <w:hyperlink w:anchor="_Toc40520341" w:history="1">
        <w:r w:rsidR="004469CE" w:rsidRPr="00FB4C1D">
          <w:rPr>
            <w:rStyle w:val="Hyperlink"/>
            <w:noProof/>
          </w:rPr>
          <w:t>Figure 19 - Minimum Manipulability Vs Generation</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1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2</w:t>
        </w:r>
        <w:r w:rsidR="004469CE">
          <w:rPr>
            <w:noProof/>
            <w:webHidden/>
            <w:rtl/>
          </w:rPr>
          <w:fldChar w:fldCharType="end"/>
        </w:r>
      </w:hyperlink>
    </w:p>
    <w:p w14:paraId="66D622AE" w14:textId="23F81B9B" w:rsidR="004469CE" w:rsidRDefault="002B00C3" w:rsidP="004469CE">
      <w:pPr>
        <w:pStyle w:val="TableofFigures"/>
        <w:rPr>
          <w:rFonts w:eastAsiaTheme="minorEastAsia" w:cstheme="minorBidi"/>
          <w:noProof/>
          <w:sz w:val="22"/>
          <w:szCs w:val="22"/>
          <w:rtl/>
        </w:rPr>
      </w:pPr>
      <w:hyperlink w:anchor="_Toc40520342" w:history="1">
        <w:r w:rsidR="004469CE" w:rsidRPr="00FB4C1D">
          <w:rPr>
            <w:rStyle w:val="Hyperlink"/>
            <w:noProof/>
          </w:rPr>
          <w:t>Figure 20 - Wilcoxon: HV</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2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3</w:t>
        </w:r>
        <w:r w:rsidR="004469CE">
          <w:rPr>
            <w:noProof/>
            <w:webHidden/>
            <w:rtl/>
          </w:rPr>
          <w:fldChar w:fldCharType="end"/>
        </w:r>
      </w:hyperlink>
    </w:p>
    <w:p w14:paraId="3FFD695E" w14:textId="1FD57E93" w:rsidR="004469CE" w:rsidRDefault="002B00C3" w:rsidP="004469CE">
      <w:pPr>
        <w:pStyle w:val="TableofFigures"/>
        <w:rPr>
          <w:rFonts w:eastAsiaTheme="minorEastAsia" w:cstheme="minorBidi"/>
          <w:noProof/>
          <w:sz w:val="22"/>
          <w:szCs w:val="22"/>
          <w:rtl/>
        </w:rPr>
      </w:pPr>
      <w:hyperlink w:anchor="_Toc40520343" w:history="1">
        <w:r w:rsidR="004469CE" w:rsidRPr="00FB4C1D">
          <w:rPr>
            <w:rStyle w:val="Hyperlink"/>
            <w:noProof/>
          </w:rPr>
          <w:t>Figure 21 - Median: HV</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3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4</w:t>
        </w:r>
        <w:r w:rsidR="004469CE">
          <w:rPr>
            <w:noProof/>
            <w:webHidden/>
            <w:rtl/>
          </w:rPr>
          <w:fldChar w:fldCharType="end"/>
        </w:r>
      </w:hyperlink>
    </w:p>
    <w:p w14:paraId="77C01429" w14:textId="53964E73" w:rsidR="004469CE" w:rsidRDefault="002B00C3" w:rsidP="004469CE">
      <w:pPr>
        <w:pStyle w:val="TableofFigures"/>
        <w:rPr>
          <w:rFonts w:eastAsiaTheme="minorEastAsia" w:cstheme="minorBidi"/>
          <w:noProof/>
          <w:sz w:val="22"/>
          <w:szCs w:val="22"/>
          <w:rtl/>
        </w:rPr>
      </w:pPr>
      <w:hyperlink w:anchor="_Toc40520344" w:history="1">
        <w:r w:rsidR="004469CE" w:rsidRPr="00FB4C1D">
          <w:rPr>
            <w:rStyle w:val="Hyperlink"/>
            <w:noProof/>
          </w:rPr>
          <w:t>Figure 22 - Wilcoxon: Min Manipulability</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4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4</w:t>
        </w:r>
        <w:r w:rsidR="004469CE">
          <w:rPr>
            <w:noProof/>
            <w:webHidden/>
            <w:rtl/>
          </w:rPr>
          <w:fldChar w:fldCharType="end"/>
        </w:r>
      </w:hyperlink>
    </w:p>
    <w:p w14:paraId="1ED26102" w14:textId="6610A3EB" w:rsidR="004469CE" w:rsidRDefault="002B00C3" w:rsidP="004469CE">
      <w:pPr>
        <w:pStyle w:val="TableofFigures"/>
        <w:rPr>
          <w:rFonts w:eastAsiaTheme="minorEastAsia" w:cstheme="minorBidi"/>
          <w:noProof/>
          <w:sz w:val="22"/>
          <w:szCs w:val="22"/>
          <w:rtl/>
        </w:rPr>
      </w:pPr>
      <w:hyperlink w:anchor="_Toc40520345" w:history="1">
        <w:r w:rsidR="004469CE" w:rsidRPr="00FB4C1D">
          <w:rPr>
            <w:rStyle w:val="Hyperlink"/>
            <w:noProof/>
          </w:rPr>
          <w:t>Figure 23 -  Median: Min Manipulability</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5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5</w:t>
        </w:r>
        <w:r w:rsidR="004469CE">
          <w:rPr>
            <w:noProof/>
            <w:webHidden/>
            <w:rtl/>
          </w:rPr>
          <w:fldChar w:fldCharType="end"/>
        </w:r>
      </w:hyperlink>
    </w:p>
    <w:p w14:paraId="07E043CD" w14:textId="1BEEFD08" w:rsidR="004469CE" w:rsidRDefault="002B00C3" w:rsidP="004469CE">
      <w:pPr>
        <w:pStyle w:val="TableofFigures"/>
        <w:rPr>
          <w:rFonts w:eastAsiaTheme="minorEastAsia" w:cstheme="minorBidi"/>
          <w:noProof/>
          <w:sz w:val="22"/>
          <w:szCs w:val="22"/>
          <w:rtl/>
        </w:rPr>
      </w:pPr>
      <w:hyperlink w:anchor="_Toc40520346" w:history="1">
        <w:r w:rsidR="004469CE" w:rsidRPr="00FB4C1D">
          <w:rPr>
            <w:rStyle w:val="Hyperlink"/>
            <w:noProof/>
          </w:rPr>
          <w:t>Figure 24 - Greedy method - parameters check</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6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6</w:t>
        </w:r>
        <w:r w:rsidR="004469CE">
          <w:rPr>
            <w:noProof/>
            <w:webHidden/>
            <w:rtl/>
          </w:rPr>
          <w:fldChar w:fldCharType="end"/>
        </w:r>
      </w:hyperlink>
    </w:p>
    <w:p w14:paraId="4195BA2F" w14:textId="6D43F8FE" w:rsidR="004469CE" w:rsidRDefault="002B00C3" w:rsidP="004469CE">
      <w:pPr>
        <w:pStyle w:val="TableofFigures"/>
        <w:rPr>
          <w:rFonts w:eastAsiaTheme="minorEastAsia" w:cstheme="minorBidi"/>
          <w:noProof/>
          <w:sz w:val="22"/>
          <w:szCs w:val="22"/>
          <w:rtl/>
        </w:rPr>
      </w:pPr>
      <w:hyperlink w:anchor="_Toc40520347" w:history="1">
        <w:r w:rsidR="004469CE" w:rsidRPr="00FB4C1D">
          <w:rPr>
            <w:rStyle w:val="Hyperlink"/>
            <w:noProof/>
          </w:rPr>
          <w:t>Figure 25 - Fair run:  final DWOI</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7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7</w:t>
        </w:r>
        <w:r w:rsidR="004469CE">
          <w:rPr>
            <w:noProof/>
            <w:webHidden/>
            <w:rtl/>
          </w:rPr>
          <w:fldChar w:fldCharType="end"/>
        </w:r>
      </w:hyperlink>
    </w:p>
    <w:p w14:paraId="28146515" w14:textId="1B9A4273" w:rsidR="004469CE" w:rsidRDefault="002B00C3" w:rsidP="004469CE">
      <w:pPr>
        <w:pStyle w:val="TableofFigures"/>
        <w:rPr>
          <w:rFonts w:eastAsiaTheme="minorEastAsia" w:cstheme="minorBidi"/>
          <w:noProof/>
          <w:sz w:val="22"/>
          <w:szCs w:val="22"/>
          <w:rtl/>
        </w:rPr>
      </w:pPr>
      <w:hyperlink w:anchor="_Toc40520348" w:history="1">
        <w:r w:rsidR="004469CE" w:rsidRPr="00FB4C1D">
          <w:rPr>
            <w:rStyle w:val="Hyperlink"/>
            <w:noProof/>
          </w:rPr>
          <w:t>Figure 26 - Fair run: progress of DWOI</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8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8</w:t>
        </w:r>
        <w:r w:rsidR="004469CE">
          <w:rPr>
            <w:noProof/>
            <w:webHidden/>
            <w:rtl/>
          </w:rPr>
          <w:fldChar w:fldCharType="end"/>
        </w:r>
      </w:hyperlink>
    </w:p>
    <w:p w14:paraId="31769F76" w14:textId="4593E800" w:rsidR="004469CE" w:rsidRDefault="002B00C3" w:rsidP="004469CE">
      <w:pPr>
        <w:pStyle w:val="TableofFigures"/>
        <w:rPr>
          <w:rFonts w:eastAsiaTheme="minorEastAsia" w:cstheme="minorBidi"/>
          <w:noProof/>
          <w:sz w:val="22"/>
          <w:szCs w:val="22"/>
          <w:rtl/>
        </w:rPr>
      </w:pPr>
      <w:hyperlink w:anchor="_Toc40520349" w:history="1">
        <w:r w:rsidR="004469CE" w:rsidRPr="00FB4C1D">
          <w:rPr>
            <w:rStyle w:val="Hyperlink"/>
            <w:noProof/>
          </w:rPr>
          <w:t>Figure 27 - Fair run: Cr Vs Generations</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49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8</w:t>
        </w:r>
        <w:r w:rsidR="004469CE">
          <w:rPr>
            <w:noProof/>
            <w:webHidden/>
            <w:rtl/>
          </w:rPr>
          <w:fldChar w:fldCharType="end"/>
        </w:r>
      </w:hyperlink>
    </w:p>
    <w:p w14:paraId="2ED03AA0" w14:textId="7C07F654" w:rsidR="004469CE" w:rsidRDefault="002B00C3" w:rsidP="004469CE">
      <w:pPr>
        <w:pStyle w:val="TableofFigures"/>
        <w:rPr>
          <w:rFonts w:eastAsiaTheme="minorEastAsia" w:cstheme="minorBidi"/>
          <w:noProof/>
          <w:sz w:val="22"/>
          <w:szCs w:val="22"/>
          <w:rtl/>
        </w:rPr>
      </w:pPr>
      <w:hyperlink w:anchor="_Toc40520350" w:history="1">
        <w:r w:rsidR="004469CE" w:rsidRPr="00FB4C1D">
          <w:rPr>
            <w:rStyle w:val="Hyperlink"/>
            <w:noProof/>
          </w:rPr>
          <w:t>Figure 28 -Greedy run:  final DWOI</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50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39</w:t>
        </w:r>
        <w:r w:rsidR="004469CE">
          <w:rPr>
            <w:noProof/>
            <w:webHidden/>
            <w:rtl/>
          </w:rPr>
          <w:fldChar w:fldCharType="end"/>
        </w:r>
      </w:hyperlink>
    </w:p>
    <w:p w14:paraId="0565CDEA" w14:textId="3EFB385C" w:rsidR="004469CE" w:rsidRDefault="002B00C3" w:rsidP="004469CE">
      <w:pPr>
        <w:pStyle w:val="TableofFigures"/>
        <w:rPr>
          <w:rFonts w:eastAsiaTheme="minorEastAsia" w:cstheme="minorBidi"/>
          <w:noProof/>
          <w:sz w:val="22"/>
          <w:szCs w:val="22"/>
          <w:rtl/>
        </w:rPr>
      </w:pPr>
      <w:hyperlink w:anchor="_Toc40520351" w:history="1">
        <w:r w:rsidR="004469CE" w:rsidRPr="00FB4C1D">
          <w:rPr>
            <w:rStyle w:val="Hyperlink"/>
            <w:noProof/>
          </w:rPr>
          <w:t>Figure 29 - Greedy run: progress of DWOI</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51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40</w:t>
        </w:r>
        <w:r w:rsidR="004469CE">
          <w:rPr>
            <w:noProof/>
            <w:webHidden/>
            <w:rtl/>
          </w:rPr>
          <w:fldChar w:fldCharType="end"/>
        </w:r>
      </w:hyperlink>
    </w:p>
    <w:p w14:paraId="2D994FEB" w14:textId="6B9069E1" w:rsidR="004469CE" w:rsidRDefault="002B00C3" w:rsidP="004469CE">
      <w:pPr>
        <w:pStyle w:val="TableofFigures"/>
        <w:rPr>
          <w:rFonts w:eastAsiaTheme="minorEastAsia" w:cstheme="minorBidi"/>
          <w:noProof/>
          <w:sz w:val="22"/>
          <w:szCs w:val="22"/>
          <w:rtl/>
        </w:rPr>
      </w:pPr>
      <w:hyperlink w:anchor="_Toc40520352" w:history="1">
        <w:r w:rsidR="004469CE" w:rsidRPr="00FB4C1D">
          <w:rPr>
            <w:rStyle w:val="Hyperlink"/>
            <w:noProof/>
          </w:rPr>
          <w:t>Figure 30 - Greedy run: Cr Vs Generations</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52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41</w:t>
        </w:r>
        <w:r w:rsidR="004469CE">
          <w:rPr>
            <w:noProof/>
            <w:webHidden/>
            <w:rtl/>
          </w:rPr>
          <w:fldChar w:fldCharType="end"/>
        </w:r>
      </w:hyperlink>
    </w:p>
    <w:p w14:paraId="5A813586" w14:textId="6D9BAFE7"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63E23" w:rsidRDefault="00403807" w:rsidP="004469CE">
      <w:pPr>
        <w:pStyle w:val="TableofFigures"/>
      </w:pPr>
      <w:r w:rsidRPr="00D63E23">
        <w:t>List of Tables</w:t>
      </w:r>
    </w:p>
    <w:p w14:paraId="3D79C4F7" w14:textId="41A95554" w:rsidR="00445786" w:rsidRDefault="00EB5DBB" w:rsidP="004469CE">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9677810" w:history="1">
        <w:r w:rsidR="00445786" w:rsidRPr="00214136">
          <w:rPr>
            <w:rStyle w:val="Hyperlink"/>
            <w:noProof/>
          </w:rPr>
          <w:t>Table 1 - Selected Indice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0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12</w:t>
        </w:r>
        <w:r w:rsidR="00445786">
          <w:rPr>
            <w:noProof/>
            <w:webHidden/>
            <w:rtl/>
          </w:rPr>
          <w:fldChar w:fldCharType="end"/>
        </w:r>
      </w:hyperlink>
    </w:p>
    <w:p w14:paraId="0385FFE4" w14:textId="5CBA7F45" w:rsidR="00445786" w:rsidRDefault="002B00C3" w:rsidP="004469CE">
      <w:pPr>
        <w:pStyle w:val="TableofFigures"/>
        <w:rPr>
          <w:rFonts w:eastAsiaTheme="minorEastAsia" w:cstheme="minorBidi"/>
          <w:noProof/>
          <w:sz w:val="22"/>
          <w:szCs w:val="22"/>
          <w:rtl/>
        </w:rPr>
      </w:pPr>
      <w:hyperlink w:anchor="_Toc39677811" w:history="1">
        <w:r w:rsidR="00445786" w:rsidRPr="00214136">
          <w:rPr>
            <w:rStyle w:val="Hyperlink"/>
            <w:noProof/>
          </w:rPr>
          <w:t>Table 2 -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1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15</w:t>
        </w:r>
        <w:r w:rsidR="00445786">
          <w:rPr>
            <w:noProof/>
            <w:webHidden/>
            <w:rtl/>
          </w:rPr>
          <w:fldChar w:fldCharType="end"/>
        </w:r>
      </w:hyperlink>
    </w:p>
    <w:p w14:paraId="46B67E3B" w14:textId="6CF497C0" w:rsidR="00445786" w:rsidRDefault="002B00C3" w:rsidP="004469CE">
      <w:pPr>
        <w:pStyle w:val="TableofFigures"/>
        <w:rPr>
          <w:rFonts w:eastAsiaTheme="minorEastAsia" w:cstheme="minorBidi"/>
          <w:noProof/>
          <w:sz w:val="22"/>
          <w:szCs w:val="22"/>
          <w:rtl/>
        </w:rPr>
      </w:pPr>
      <w:hyperlink w:anchor="_Toc39677812" w:history="1">
        <w:r w:rsidR="00445786" w:rsidRPr="00214136">
          <w:rPr>
            <w:rStyle w:val="Hyperlink"/>
            <w:noProof/>
          </w:rPr>
          <w:t>Table 3 - Parts ID</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2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0</w:t>
        </w:r>
        <w:r w:rsidR="00445786">
          <w:rPr>
            <w:noProof/>
            <w:webHidden/>
            <w:rtl/>
          </w:rPr>
          <w:fldChar w:fldCharType="end"/>
        </w:r>
      </w:hyperlink>
    </w:p>
    <w:p w14:paraId="6215844F" w14:textId="456753CF" w:rsidR="00445786" w:rsidRDefault="002B00C3" w:rsidP="004469CE">
      <w:pPr>
        <w:pStyle w:val="TableofFigures"/>
        <w:rPr>
          <w:rFonts w:eastAsiaTheme="minorEastAsia" w:cstheme="minorBidi"/>
          <w:noProof/>
          <w:sz w:val="22"/>
          <w:szCs w:val="22"/>
          <w:rtl/>
        </w:rPr>
      </w:pPr>
      <w:hyperlink w:anchor="_Toc39677813" w:history="1">
        <w:r w:rsidR="00445786" w:rsidRPr="00214136">
          <w:rPr>
            <w:rStyle w:val="Hyperlink"/>
            <w:noProof/>
          </w:rPr>
          <w:t>Table 4 - ID and its Neighbor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3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1</w:t>
        </w:r>
        <w:r w:rsidR="00445786">
          <w:rPr>
            <w:noProof/>
            <w:webHidden/>
            <w:rtl/>
          </w:rPr>
          <w:fldChar w:fldCharType="end"/>
        </w:r>
      </w:hyperlink>
    </w:p>
    <w:p w14:paraId="6E81B399" w14:textId="49F51328" w:rsidR="00445786" w:rsidRDefault="002B00C3" w:rsidP="004469CE">
      <w:pPr>
        <w:pStyle w:val="TableofFigures"/>
        <w:rPr>
          <w:rFonts w:eastAsiaTheme="minorEastAsia" w:cstheme="minorBidi"/>
          <w:noProof/>
          <w:sz w:val="22"/>
          <w:szCs w:val="22"/>
          <w:rtl/>
        </w:rPr>
      </w:pPr>
      <w:hyperlink w:anchor="_Toc39677814" w:history="1">
        <w:r w:rsidR="00445786" w:rsidRPr="00214136">
          <w:rPr>
            <w:rStyle w:val="Hyperlink"/>
            <w:noProof/>
          </w:rPr>
          <w:t>Table 5 - Concept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4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8</w:t>
        </w:r>
        <w:r w:rsidR="00445786">
          <w:rPr>
            <w:noProof/>
            <w:webHidden/>
            <w:rtl/>
          </w:rPr>
          <w:fldChar w:fldCharType="end"/>
        </w:r>
      </w:hyperlink>
    </w:p>
    <w:p w14:paraId="00D3D9D0" w14:textId="645D649C" w:rsidR="00445786" w:rsidRDefault="002B00C3" w:rsidP="004469CE">
      <w:pPr>
        <w:pStyle w:val="TableofFigures"/>
        <w:rPr>
          <w:rFonts w:eastAsiaTheme="minorEastAsia" w:cstheme="minorBidi"/>
          <w:noProof/>
          <w:sz w:val="22"/>
          <w:szCs w:val="22"/>
          <w:rtl/>
        </w:rPr>
      </w:pPr>
      <w:hyperlink w:anchor="_Toc39677815" w:history="1">
        <w:r w:rsidR="00445786" w:rsidRPr="00214136">
          <w:rPr>
            <w:rStyle w:val="Hyperlink"/>
            <w:noProof/>
          </w:rPr>
          <w:t>Table 6 - Configuration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5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9</w:t>
        </w:r>
        <w:r w:rsidR="00445786">
          <w:rPr>
            <w:noProof/>
            <w:webHidden/>
            <w:rtl/>
          </w:rPr>
          <w:fldChar w:fldCharType="end"/>
        </w:r>
      </w:hyperlink>
    </w:p>
    <w:p w14:paraId="5A57C353" w14:textId="23AE5755" w:rsidR="00445786" w:rsidRDefault="002B00C3" w:rsidP="004469CE">
      <w:pPr>
        <w:pStyle w:val="TableofFigures"/>
        <w:rPr>
          <w:rFonts w:eastAsiaTheme="minorEastAsia" w:cstheme="minorBidi"/>
          <w:noProof/>
          <w:sz w:val="22"/>
          <w:szCs w:val="22"/>
          <w:rtl/>
        </w:rPr>
      </w:pPr>
      <w:hyperlink w:anchor="_Toc39677816" w:history="1">
        <w:r w:rsidR="00445786" w:rsidRPr="00214136">
          <w:rPr>
            <w:rStyle w:val="Hyperlink"/>
            <w:noProof/>
          </w:rPr>
          <w:t>Table</w:t>
        </w:r>
        <w:r w:rsidR="00445786" w:rsidRPr="00214136">
          <w:rPr>
            <w:rStyle w:val="Hyperlink"/>
            <w:noProof/>
            <w:rtl/>
          </w:rPr>
          <w:t xml:space="preserve"> 7</w:t>
        </w:r>
        <w:r w:rsidR="00445786" w:rsidRPr="00214136">
          <w:rPr>
            <w:rStyle w:val="Hyperlink"/>
            <w:noProof/>
          </w:rPr>
          <w:t>- Checked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6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9</w:t>
        </w:r>
        <w:r w:rsidR="00445786">
          <w:rPr>
            <w:noProof/>
            <w:webHidden/>
            <w:rtl/>
          </w:rPr>
          <w:fldChar w:fldCharType="end"/>
        </w:r>
      </w:hyperlink>
    </w:p>
    <w:p w14:paraId="73ED1AEC" w14:textId="41AB0936" w:rsidR="00445786" w:rsidRDefault="002B00C3" w:rsidP="004469CE">
      <w:pPr>
        <w:pStyle w:val="TableofFigures"/>
        <w:rPr>
          <w:rFonts w:eastAsiaTheme="minorEastAsia" w:cstheme="minorBidi"/>
          <w:noProof/>
          <w:sz w:val="22"/>
          <w:szCs w:val="22"/>
          <w:rtl/>
        </w:rPr>
      </w:pPr>
      <w:hyperlink w:anchor="_Toc39677817" w:history="1">
        <w:r w:rsidR="00445786" w:rsidRPr="00214136">
          <w:rPr>
            <w:rStyle w:val="Hyperlink"/>
            <w:noProof/>
          </w:rPr>
          <w:t>Table 8 - Fair 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7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37</w:t>
        </w:r>
        <w:r w:rsidR="00445786">
          <w:rPr>
            <w:noProof/>
            <w:webHidden/>
            <w:rtl/>
          </w:rPr>
          <w:fldChar w:fldCharType="end"/>
        </w:r>
      </w:hyperlink>
    </w:p>
    <w:p w14:paraId="6A2EB7E2" w14:textId="2A11D880" w:rsidR="00445786" w:rsidRDefault="002B00C3" w:rsidP="004469CE">
      <w:pPr>
        <w:pStyle w:val="TableofFigures"/>
        <w:rPr>
          <w:rFonts w:eastAsiaTheme="minorEastAsia" w:cstheme="minorBidi"/>
          <w:noProof/>
          <w:sz w:val="22"/>
          <w:szCs w:val="22"/>
          <w:rtl/>
        </w:rPr>
      </w:pPr>
      <w:hyperlink w:anchor="_Toc39677818" w:history="1">
        <w:r w:rsidR="00445786" w:rsidRPr="00214136">
          <w:rPr>
            <w:rStyle w:val="Hyperlink"/>
            <w:noProof/>
          </w:rPr>
          <w:t xml:space="preserve">Table </w:t>
        </w:r>
        <w:r w:rsidR="00445786" w:rsidRPr="00214136">
          <w:rPr>
            <w:rStyle w:val="Hyperlink"/>
            <w:noProof/>
            <w:rtl/>
          </w:rPr>
          <w:t>9</w:t>
        </w:r>
        <w:r w:rsidR="00445786" w:rsidRPr="00214136">
          <w:rPr>
            <w:rStyle w:val="Hyperlink"/>
            <w:noProof/>
          </w:rPr>
          <w:t xml:space="preserve"> - Greedy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8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40</w:t>
        </w:r>
        <w:r w:rsidR="00445786">
          <w:rPr>
            <w:noProof/>
            <w:webHidden/>
            <w:rtl/>
          </w:rPr>
          <w:fldChar w:fldCharType="end"/>
        </w:r>
      </w:hyperlink>
    </w:p>
    <w:p w14:paraId="022B508B" w14:textId="6B5F2E22" w:rsidR="00ED45CB" w:rsidRDefault="00EB5DBB" w:rsidP="00522D01">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618BBED4" w:rsidR="00FE49F6" w:rsidRPr="00F20844" w:rsidRDefault="007D0756" w:rsidP="007C545A">
      <w:pPr>
        <w:pStyle w:val="Heading1"/>
        <w:rPr>
          <w:rtl/>
        </w:rPr>
      </w:pPr>
      <w:bookmarkStart w:id="1" w:name="_Toc40520270"/>
      <w:r>
        <w:lastRenderedPageBreak/>
        <w:t>Introduction</w:t>
      </w:r>
      <w:bookmarkEnd w:id="1"/>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2" w:name="_Toc40520271"/>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40520272"/>
      <w:r w:rsidRPr="004351D4">
        <w:rPr>
          <w:rFonts w:asciiTheme="minorHAnsi" w:hAnsiTheme="minorHAnsi" w:cstheme="minorHAnsi"/>
        </w:rPr>
        <w:t>Robotics</w:t>
      </w:r>
      <w:bookmarkEnd w:id="3"/>
    </w:p>
    <w:p w14:paraId="7F5C1E19" w14:textId="77777777" w:rsidR="00FE49F6" w:rsidRPr="004351D4" w:rsidRDefault="00FE49F6" w:rsidP="00B32F42">
      <w:pPr>
        <w:pStyle w:val="Heading3"/>
      </w:pPr>
      <w:bookmarkStart w:id="4" w:name="_Toc40520273"/>
      <w:r w:rsidRPr="004351D4">
        <w:t>Robot</w:t>
      </w:r>
      <w:bookmarkEnd w:id="4"/>
    </w:p>
    <w:p w14:paraId="0BFBA5F6"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5" w:name="_Toc40520274"/>
      <w:r w:rsidRPr="004351D4">
        <w:t>Robotics in Agriculture</w:t>
      </w:r>
      <w:bookmarkEnd w:id="5"/>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9B992CB" w14:textId="77777777" w:rsidR="00FE49F6" w:rsidRPr="004351D4" w:rsidRDefault="00FE49F6" w:rsidP="00B32F42">
      <w:pPr>
        <w:pStyle w:val="Heading3"/>
      </w:pPr>
      <w:bookmarkStart w:id="6" w:name="_Toc40520275"/>
      <w:r w:rsidRPr="004351D4">
        <w:t>Robotics Manipulators</w:t>
      </w:r>
      <w:bookmarkEnd w:id="6"/>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5C532D0D" w:rsidR="00FE49F6" w:rsidRPr="004351D4" w:rsidRDefault="002B00C3"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40520276"/>
      <w:r w:rsidRPr="004351D4">
        <w:rPr>
          <w:rFonts w:asciiTheme="minorHAnsi" w:hAnsiTheme="minorHAnsi" w:cstheme="minorHAnsi"/>
        </w:rPr>
        <w:lastRenderedPageBreak/>
        <w:t>Optimization</w:t>
      </w:r>
      <w:bookmarkEnd w:id="27"/>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28" w:name="_Toc40520277"/>
      <w:r w:rsidRPr="004351D4">
        <w:t>Evolutionary Algorithm</w:t>
      </w:r>
      <w:bookmarkEnd w:id="28"/>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1761208F"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335D089E"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29" w:name="_Toc37084254"/>
      <w:bookmarkStart w:id="30" w:name="_Toc40520323"/>
      <w:bookmarkStart w:id="31" w:name="_Ref4534502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1</w:t>
      </w:r>
      <w:r w:rsidRPr="004351D4">
        <w:rPr>
          <w:rFonts w:asciiTheme="minorHAnsi" w:hAnsiTheme="minorHAnsi" w:cstheme="minorHAnsi"/>
          <w:noProof/>
        </w:rPr>
        <w:fldChar w:fldCharType="end"/>
      </w:r>
      <w:bookmarkEnd w:id="31"/>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8CC12C6" w14:textId="0801CA50" w:rsidR="00F80EAC" w:rsidRDefault="00F80EAC" w:rsidP="00B32F42">
      <w:pPr>
        <w:pStyle w:val="Heading3"/>
      </w:pPr>
      <w:bookmarkStart w:id="32" w:name="_Toc40520278"/>
      <w:r w:rsidRPr="00F80EAC">
        <w:t>Exploration and Exploitation</w:t>
      </w:r>
      <w:bookmarkEnd w:id="32"/>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3" w:name="_Toc40520279"/>
      <w:r>
        <w:lastRenderedPageBreak/>
        <w:t>Pareto Front</w:t>
      </w:r>
      <w:bookmarkEnd w:id="33"/>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018A608" w:rsidR="00C96E09" w:rsidRDefault="00C96E09" w:rsidP="00127F56">
      <w:pPr>
        <w:bidi w:val="0"/>
      </w:pPr>
      <w:r>
        <w:t>Solution x is said to be dominat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514FD30E" w:rsidR="00D9132D" w:rsidRDefault="00A70CE8" w:rsidP="00127F56">
      <w:pPr>
        <w:pStyle w:val="Caption"/>
        <w:bidi w:val="0"/>
        <w:jc w:val="center"/>
      </w:pPr>
      <w:bookmarkStart w:id="34" w:name="_Toc40520324"/>
      <w:r>
        <w:t xml:space="preserve">Figure </w:t>
      </w:r>
      <w:fldSimple w:instr=" SEQ Figure \* ARABIC ">
        <w:r w:rsidR="009076C8">
          <w:rPr>
            <w:noProof/>
          </w:rPr>
          <w:t>2</w:t>
        </w:r>
      </w:fldSimple>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4"/>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2C412BFA" w:rsidR="00D9132D" w:rsidRDefault="00D9132D" w:rsidP="00127F56">
      <w:pPr>
        <w:pStyle w:val="Caption"/>
        <w:bidi w:val="0"/>
        <w:jc w:val="center"/>
      </w:pPr>
      <w:bookmarkStart w:id="35" w:name="_Toc40520325"/>
      <w:r>
        <w:t xml:space="preserve">Figure </w:t>
      </w:r>
      <w:fldSimple w:instr=" SEQ Figure \* ARABIC ">
        <w:r w:rsidR="009076C8">
          <w:rPr>
            <w:noProof/>
          </w:rPr>
          <w:t>3</w:t>
        </w:r>
      </w:fldSimple>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5"/>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6" w:name="_Toc40520280"/>
      <w:r w:rsidRPr="004351D4">
        <w:lastRenderedPageBreak/>
        <w:t xml:space="preserve">Window </w:t>
      </w:r>
      <w:proofErr w:type="gramStart"/>
      <w:r w:rsidRPr="004351D4">
        <w:t>Of</w:t>
      </w:r>
      <w:proofErr w:type="gramEnd"/>
      <w:r w:rsidRPr="004351D4">
        <w:t xml:space="preserve"> Interest</w:t>
      </w:r>
      <w:bookmarkEnd w:id="36"/>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7" w:name="_Toc40520281"/>
      <w:r w:rsidRPr="004351D4">
        <w:t>set-based concept</w:t>
      </w:r>
      <w:bookmarkEnd w:id="37"/>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8" w:name="_Toc40520282"/>
      <w:r w:rsidRPr="004351D4">
        <w:rPr>
          <w:rFonts w:asciiTheme="minorHAnsi" w:hAnsiTheme="minorHAnsi" w:cstheme="minorHAnsi"/>
        </w:rPr>
        <w:t>Manipulators Optimization</w:t>
      </w:r>
      <w:bookmarkEnd w:id="38"/>
    </w:p>
    <w:p w14:paraId="561FD409" w14:textId="4796A74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1FD0A3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7C545A">
      <w:pPr>
        <w:pStyle w:val="Heading1"/>
      </w:pPr>
      <w:bookmarkStart w:id="39" w:name="_Toc40520283"/>
      <w:r w:rsidRPr="004351D4">
        <w:lastRenderedPageBreak/>
        <w:t>Methods and materials</w:t>
      </w:r>
      <w:bookmarkEnd w:id="39"/>
    </w:p>
    <w:p w14:paraId="05882C79" w14:textId="15888D60" w:rsidR="007B0341" w:rsidRPr="004351D4" w:rsidRDefault="007B0341" w:rsidP="00127F56">
      <w:pPr>
        <w:pStyle w:val="Heading2"/>
        <w:spacing w:after="0" w:line="300" w:lineRule="auto"/>
        <w:rPr>
          <w:rFonts w:asciiTheme="minorHAnsi" w:hAnsiTheme="minorHAnsi" w:cstheme="minorHAnsi"/>
        </w:rPr>
      </w:pPr>
      <w:bookmarkStart w:id="40" w:name="_Toc40520284"/>
      <w:r w:rsidRPr="004351D4">
        <w:rPr>
          <w:rFonts w:asciiTheme="minorHAnsi" w:hAnsiTheme="minorHAnsi" w:cstheme="minorHAnsi"/>
        </w:rPr>
        <w:t>Manipulator arms</w:t>
      </w:r>
      <w:bookmarkEnd w:id="40"/>
      <w:r w:rsidRPr="004351D4">
        <w:rPr>
          <w:rFonts w:asciiTheme="minorHAnsi" w:hAnsiTheme="minorHAnsi" w:cstheme="minorHAnsi"/>
        </w:rPr>
        <w:t xml:space="preserve"> </w:t>
      </w:r>
    </w:p>
    <w:p w14:paraId="541EC990" w14:textId="77777777" w:rsidR="007B0341" w:rsidRPr="004351D4" w:rsidRDefault="007B0341" w:rsidP="00B32F42">
      <w:pPr>
        <w:pStyle w:val="Heading3"/>
      </w:pPr>
      <w:bookmarkStart w:id="41" w:name="_Toc40520285"/>
      <w:r w:rsidRPr="004351D4">
        <w:t>Definition</w:t>
      </w:r>
      <w:bookmarkEnd w:id="41"/>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44F91E88" w:rsidR="007B0341" w:rsidRPr="004351D4" w:rsidRDefault="00900C57" w:rsidP="00127F56">
      <w:pPr>
        <w:bidi w:val="0"/>
        <w:contextualSpacing/>
        <w:rPr>
          <w:rFonts w:asciiTheme="minorHAnsi" w:hAnsiTheme="minorHAnsi" w:cstheme="minorHAnsi"/>
        </w:rPr>
      </w:pPr>
      <w:r w:rsidRPr="002B00C3">
        <w:rPr>
          <w:rFonts w:asciiTheme="minorHAnsi" w:hAnsiTheme="minorHAnsi" w:cstheme="minorHAnsi"/>
          <w:noProof/>
          <w:highlight w:val="yellow"/>
        </w:rPr>
        <mc:AlternateContent>
          <mc:Choice Requires="wpg">
            <w:drawing>
              <wp:anchor distT="0" distB="0" distL="114300" distR="114300" simplePos="0" relativeHeight="251657216"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B82906" w:rsidRDefault="00B82906"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B82906" w:rsidRDefault="00B82906"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B82906" w:rsidRDefault="00B82906"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B82906" w:rsidRDefault="00B82906"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B82906" w:rsidRDefault="00B82906"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B82906" w:rsidRDefault="00B82906"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7216;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B82906" w:rsidRDefault="00B82906"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B82906" w:rsidRDefault="00B82906"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B82906" w:rsidRDefault="00B82906"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B82906" w:rsidRDefault="00B82906"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B82906" w:rsidRDefault="00B82906"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B82906" w:rsidRDefault="00B82906"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B82906" w:rsidRDefault="00B82906"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B82906" w:rsidRDefault="00B82906"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B82906" w:rsidRDefault="00B82906"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sidRPr="002B00C3">
        <w:rPr>
          <w:noProof/>
          <w:highlight w:val="yellow"/>
        </w:rPr>
        <mc:AlternateContent>
          <mc:Choice Requires="wps">
            <w:drawing>
              <wp:anchor distT="0" distB="0" distL="114300" distR="114300" simplePos="0" relativeHeight="251660288"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0981CE38" w:rsidR="00B82906" w:rsidRPr="008649CF" w:rsidRDefault="00B82906" w:rsidP="00B61A5A">
                            <w:pPr>
                              <w:pStyle w:val="Caption"/>
                              <w:bidi w:val="0"/>
                              <w:jc w:val="center"/>
                              <w:rPr>
                                <w:rFonts w:asciiTheme="minorHAnsi" w:hAnsiTheme="minorHAnsi" w:cstheme="minorHAnsi"/>
                                <w:noProof/>
                                <w:sz w:val="24"/>
                              </w:rPr>
                            </w:pPr>
                            <w:bookmarkStart w:id="42" w:name="_Toc40520326"/>
                            <w:bookmarkStart w:id="43" w:name="_Ref45344958"/>
                            <w:bookmarkStart w:id="44" w:name="_Ref4534502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9076C8">
                              <w:rPr>
                                <w:rFonts w:asciiTheme="minorHAnsi" w:hAnsiTheme="minorHAnsi" w:cstheme="minorHAnsi"/>
                                <w:noProof/>
                                <w:rtl/>
                              </w:rPr>
                              <w:t>4</w:t>
                            </w:r>
                            <w:r w:rsidRPr="008649CF">
                              <w:rPr>
                                <w:rFonts w:asciiTheme="minorHAnsi" w:hAnsiTheme="minorHAnsi" w:cstheme="minorHAnsi"/>
                                <w:rtl/>
                              </w:rPr>
                              <w:fldChar w:fldCharType="end"/>
                            </w:r>
                            <w:bookmarkEnd w:id="44"/>
                            <w:r w:rsidRPr="008649CF">
                              <w:rPr>
                                <w:rFonts w:asciiTheme="minorHAnsi" w:hAnsiTheme="minorHAnsi" w:cstheme="minorHAnsi"/>
                              </w:rPr>
                              <w:t xml:space="preserve"> - Configuration Example</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0981CE38" w:rsidR="00B82906" w:rsidRPr="008649CF" w:rsidRDefault="00B82906" w:rsidP="00B61A5A">
                      <w:pPr>
                        <w:pStyle w:val="Caption"/>
                        <w:bidi w:val="0"/>
                        <w:jc w:val="center"/>
                        <w:rPr>
                          <w:rFonts w:asciiTheme="minorHAnsi" w:hAnsiTheme="minorHAnsi" w:cstheme="minorHAnsi"/>
                          <w:noProof/>
                          <w:sz w:val="24"/>
                        </w:rPr>
                      </w:pPr>
                      <w:bookmarkStart w:id="45" w:name="_Toc40520326"/>
                      <w:bookmarkStart w:id="46" w:name="_Ref45344958"/>
                      <w:bookmarkStart w:id="47" w:name="_Ref4534502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9076C8">
                        <w:rPr>
                          <w:rFonts w:asciiTheme="minorHAnsi" w:hAnsiTheme="minorHAnsi" w:cstheme="minorHAnsi"/>
                          <w:noProof/>
                          <w:rtl/>
                        </w:rPr>
                        <w:t>4</w:t>
                      </w:r>
                      <w:r w:rsidRPr="008649CF">
                        <w:rPr>
                          <w:rFonts w:asciiTheme="minorHAnsi" w:hAnsiTheme="minorHAnsi" w:cstheme="minorHAnsi"/>
                          <w:rtl/>
                        </w:rPr>
                        <w:fldChar w:fldCharType="end"/>
                      </w:r>
                      <w:bookmarkEnd w:id="47"/>
                      <w:r w:rsidRPr="008649CF">
                        <w:rPr>
                          <w:rFonts w:asciiTheme="minorHAnsi" w:hAnsiTheme="minorHAnsi" w:cstheme="minorHAnsi"/>
                        </w:rPr>
                        <w:t xml:space="preserve"> - Configuration Example</w:t>
                      </w:r>
                      <w:bookmarkEnd w:id="45"/>
                      <w:bookmarkEnd w:id="46"/>
                    </w:p>
                  </w:txbxContent>
                </v:textbox>
                <w10:wrap type="topAndBottom"/>
              </v:shape>
            </w:pict>
          </mc:Fallback>
        </mc:AlternateContent>
      </w:r>
      <w:r w:rsidR="002B00C3" w:rsidRPr="002B00C3">
        <w:rPr>
          <w:rFonts w:asciiTheme="minorHAnsi" w:hAnsiTheme="minorHAnsi" w:cstheme="minorHAnsi"/>
          <w:highlight w:val="yellow"/>
        </w:rPr>
        <w:fldChar w:fldCharType="begin"/>
      </w:r>
      <w:r w:rsidR="002B00C3" w:rsidRPr="002B00C3">
        <w:rPr>
          <w:rFonts w:asciiTheme="minorHAnsi" w:hAnsiTheme="minorHAnsi" w:cstheme="minorHAnsi"/>
          <w:highlight w:val="yellow"/>
        </w:rPr>
        <w:instrText xml:space="preserve"> REF _Ref45345025 \h </w:instrText>
      </w:r>
      <w:r w:rsidR="002B00C3" w:rsidRPr="002B00C3">
        <w:rPr>
          <w:rFonts w:asciiTheme="minorHAnsi" w:hAnsiTheme="minorHAnsi" w:cstheme="minorHAnsi"/>
          <w:highlight w:val="yellow"/>
        </w:rPr>
      </w:r>
      <w:r w:rsidR="002B00C3">
        <w:rPr>
          <w:rFonts w:asciiTheme="minorHAnsi" w:hAnsiTheme="minorHAnsi" w:cstheme="minorHAnsi"/>
          <w:highlight w:val="yellow"/>
        </w:rPr>
        <w:instrText xml:space="preserve"> \* MERGEFORMAT </w:instrText>
      </w:r>
      <w:r w:rsidR="002B00C3" w:rsidRPr="002B00C3">
        <w:rPr>
          <w:rFonts w:asciiTheme="minorHAnsi" w:hAnsiTheme="minorHAnsi" w:cstheme="minorHAnsi"/>
          <w:highlight w:val="yellow"/>
        </w:rPr>
        <w:fldChar w:fldCharType="separate"/>
      </w:r>
      <w:r w:rsidR="002B00C3" w:rsidRPr="002B00C3">
        <w:rPr>
          <w:rFonts w:asciiTheme="minorHAnsi" w:hAnsiTheme="minorHAnsi" w:cstheme="minorHAnsi"/>
          <w:highlight w:val="yellow"/>
        </w:rPr>
        <w:t xml:space="preserve">Figure </w:t>
      </w:r>
      <w:r w:rsidR="002B00C3" w:rsidRPr="002B00C3">
        <w:rPr>
          <w:rFonts w:asciiTheme="minorHAnsi" w:hAnsiTheme="minorHAnsi" w:cstheme="minorHAnsi"/>
          <w:noProof/>
          <w:highlight w:val="yellow"/>
          <w:rtl/>
        </w:rPr>
        <w:t>4</w:t>
      </w:r>
      <w:r w:rsidR="002B00C3" w:rsidRPr="002B00C3">
        <w:rPr>
          <w:rFonts w:asciiTheme="minorHAnsi" w:hAnsiTheme="minorHAnsi" w:cstheme="minorHAnsi"/>
          <w:highlight w:val="yellow"/>
        </w:rPr>
        <w:fldChar w:fldCharType="end"/>
      </w:r>
      <w:r w:rsidR="001D5D49">
        <w:rPr>
          <w:rFonts w:asciiTheme="minorHAnsi" w:hAnsiTheme="minorHAnsi" w:cstheme="minorHAnsi"/>
        </w:rPr>
        <w:t xml:space="preserve"> </w:t>
      </w:r>
      <w:r w:rsidR="007B0341" w:rsidRPr="004351D4">
        <w:rPr>
          <w:rFonts w:asciiTheme="minorHAnsi" w:hAnsiTheme="minorHAnsi" w:cstheme="minorHAnsi"/>
        </w:rPr>
        <w:t xml:space="preserve"> giv</w:t>
      </w:r>
      <w:bookmarkStart w:id="48" w:name="_GoBack"/>
      <w:bookmarkEnd w:id="48"/>
      <w:r w:rsidR="007B0341" w:rsidRPr="004351D4">
        <w:rPr>
          <w:rFonts w:asciiTheme="minorHAnsi" w:hAnsiTheme="minorHAnsi" w:cstheme="minorHAnsi"/>
        </w:rPr>
        <w:t xml:space="preserve">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49" w:name="_Toc40520286"/>
      <w:r w:rsidRPr="004351D4">
        <w:t>Parameters</w:t>
      </w:r>
      <w:bookmarkEnd w:id="49"/>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2AF21ACE" w:rsidR="009339D6" w:rsidRDefault="005C489D" w:rsidP="00127F56">
      <w:pPr>
        <w:pStyle w:val="Caption"/>
        <w:bidi w:val="0"/>
        <w:jc w:val="center"/>
        <w:rPr>
          <w:rFonts w:asciiTheme="minorHAnsi" w:hAnsiTheme="minorHAnsi" w:cstheme="minorHAnsi"/>
        </w:rPr>
      </w:pPr>
      <w:bookmarkStart w:id="50" w:name="_Toc40520327"/>
      <w:r>
        <w:t xml:space="preserve">Figure </w:t>
      </w:r>
      <w:fldSimple w:instr=" SEQ Figure \* ARABIC ">
        <w:r w:rsidR="009076C8">
          <w:rPr>
            <w:noProof/>
          </w:rPr>
          <w:t>5</w:t>
        </w:r>
      </w:fldSimple>
      <w:r w:rsidR="009D2A51">
        <w:rPr>
          <w:noProof/>
        </w:rPr>
        <w:t xml:space="preserve"> </w:t>
      </w:r>
      <w:r>
        <w:t>- Manipulator detection points</w:t>
      </w:r>
      <w:bookmarkEnd w:id="50"/>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51" w:name="_Toc40520287"/>
      <w:r w:rsidRPr="004351D4">
        <w:t>Assumptions</w:t>
      </w:r>
      <w:bookmarkEnd w:id="51"/>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52" w:name="_Toc40520288"/>
      <w:r w:rsidRPr="004351D4">
        <w:t>Indices of manipulator performance</w:t>
      </w:r>
      <w:bookmarkEnd w:id="52"/>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656E0F99"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3" w:name="_Toc37085100"/>
      <w:bookmarkStart w:id="54" w:name="_Toc39677810"/>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1</w:t>
      </w:r>
      <w:r w:rsidR="00595131">
        <w:rPr>
          <w:rFonts w:asciiTheme="minorHAnsi" w:hAnsiTheme="minorHAnsi" w:cstheme="minorHAnsi"/>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53"/>
      <w:bookmarkEnd w:id="54"/>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55" w:name="_Toc40520289"/>
      <w:r w:rsidRPr="004351D4">
        <w:rPr>
          <w:rFonts w:asciiTheme="minorHAnsi" w:hAnsiTheme="minorHAnsi" w:cstheme="minorHAnsi"/>
        </w:rPr>
        <w:t>Simulation</w:t>
      </w:r>
      <w:bookmarkEnd w:id="55"/>
    </w:p>
    <w:p w14:paraId="309737F8" w14:textId="77777777" w:rsidR="007B0341" w:rsidRPr="004351D4" w:rsidRDefault="007B0341" w:rsidP="00B32F42">
      <w:pPr>
        <w:pStyle w:val="Heading3"/>
      </w:pPr>
      <w:bookmarkStart w:id="56" w:name="_Toc40520290"/>
      <w:r w:rsidRPr="004351D4">
        <w:t>Simulator</w:t>
      </w:r>
      <w:bookmarkEnd w:id="56"/>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13DA89F1" w:rsidR="009B6DCA" w:rsidRPr="004351D4" w:rsidRDefault="009B6DCA" w:rsidP="00127F56">
      <w:pPr>
        <w:pStyle w:val="Caption"/>
        <w:bidi w:val="0"/>
        <w:jc w:val="center"/>
        <w:rPr>
          <w:rFonts w:asciiTheme="minorHAnsi" w:hAnsiTheme="minorHAnsi" w:cstheme="minorHAnsi"/>
        </w:rPr>
      </w:pPr>
      <w:bookmarkStart w:id="57" w:name="_Toc40520328"/>
      <w:r>
        <w:t xml:space="preserve">Figure </w:t>
      </w:r>
      <w:fldSimple w:instr=" SEQ Figure \* ARABIC ">
        <w:r w:rsidR="009076C8">
          <w:rPr>
            <w:noProof/>
          </w:rPr>
          <w:t>6</w:t>
        </w:r>
      </w:fldSimple>
      <w:r>
        <w:t xml:space="preserve"> </w:t>
      </w:r>
      <w:r w:rsidR="00C61F7A">
        <w:t>–</w:t>
      </w:r>
      <w:r>
        <w:t xml:space="preserve"> </w:t>
      </w:r>
      <w:proofErr w:type="spellStart"/>
      <w:r>
        <w:t>Motoman</w:t>
      </w:r>
      <w:proofErr w:type="spellEnd"/>
      <w:r w:rsidR="00C61F7A">
        <w:t>(left)</w:t>
      </w:r>
      <w:r>
        <w:t xml:space="preserve"> &amp; right UR5</w:t>
      </w:r>
      <w:r w:rsidR="00C61F7A">
        <w:t>(right)</w:t>
      </w:r>
      <w:bookmarkEnd w:id="57"/>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8" w:name="_Toc40520291"/>
      <w:r w:rsidRPr="004351D4">
        <w:rPr>
          <w:rFonts w:asciiTheme="minorHAnsi" w:hAnsiTheme="minorHAnsi" w:cstheme="minorHAnsi"/>
        </w:rPr>
        <w:t>Optimization</w:t>
      </w:r>
      <w:bookmarkEnd w:id="58"/>
    </w:p>
    <w:p w14:paraId="3CA04A53" w14:textId="77777777" w:rsidR="007B0341" w:rsidRPr="004351D4" w:rsidRDefault="007B0341" w:rsidP="00B32F42">
      <w:pPr>
        <w:pStyle w:val="Heading3"/>
      </w:pPr>
      <w:bookmarkStart w:id="59" w:name="_Toc40520292"/>
      <w:r w:rsidRPr="004351D4">
        <w:t>the set-based concept approach</w:t>
      </w:r>
      <w:bookmarkEnd w:id="59"/>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60" w:name="_Toc40520293"/>
      <w:r w:rsidRPr="004351D4">
        <w:t>Objectives</w:t>
      </w:r>
      <w:bookmarkEnd w:id="60"/>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61" w:name="_Toc40520294"/>
      <w:r w:rsidRPr="000B65E8">
        <w:t>Independent</w:t>
      </w:r>
      <w:r w:rsidRPr="004351D4">
        <w:t xml:space="preserve"> variables:</w:t>
      </w:r>
      <w:bookmarkEnd w:id="61"/>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62" w:name="_Toc40520295"/>
      <w:r w:rsidRPr="004351D4">
        <w:t>Constrains</w:t>
      </w:r>
      <w:bookmarkEnd w:id="62"/>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B32F42">
      <w:pPr>
        <w:pStyle w:val="Heading3"/>
      </w:pPr>
      <w:bookmarkStart w:id="63" w:name="_Toc40520296"/>
      <w:r w:rsidRPr="004351D4">
        <w:t>Concepts</w:t>
      </w:r>
      <w:bookmarkEnd w:id="63"/>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653521CA"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64" w:name="_Toc37085101"/>
      <w:bookmarkStart w:id="65" w:name="_Toc39677811"/>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2</w:t>
      </w:r>
      <w:r w:rsidR="00595131">
        <w:rPr>
          <w:rFonts w:asciiTheme="minorHAnsi" w:hAnsiTheme="minorHAnsi" w:cstheme="minorHAnsi"/>
        </w:rPr>
        <w:fldChar w:fldCharType="end"/>
      </w:r>
      <w:r w:rsidRPr="004351D4">
        <w:rPr>
          <w:rFonts w:asciiTheme="minorHAnsi" w:hAnsiTheme="minorHAnsi" w:cstheme="minorHAnsi"/>
        </w:rPr>
        <w:t xml:space="preserve"> - Concepts</w:t>
      </w:r>
      <w:bookmarkEnd w:id="64"/>
      <w:bookmarkEnd w:id="65"/>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66" w:name="_Toc40520297"/>
      <w:r w:rsidRPr="004351D4">
        <w:rPr>
          <w:rFonts w:asciiTheme="minorHAnsi" w:hAnsiTheme="minorHAnsi" w:cstheme="minorHAnsi"/>
        </w:rPr>
        <w:lastRenderedPageBreak/>
        <w:t>An interface between the simulator and optimization algorithms</w:t>
      </w:r>
      <w:bookmarkEnd w:id="66"/>
    </w:p>
    <w:p w14:paraId="5B4D4997" w14:textId="74D41AE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order the simulator will be able to communicate with an optimization algorithm, an interface was built in Python.  The interface is built from two parts, the configuration builder and indices calculator. In </w:t>
      </w:r>
      <w:r w:rsidRPr="008D0DF3">
        <w:rPr>
          <w:rFonts w:asciiTheme="minorHAnsi" w:hAnsiTheme="minorHAnsi" w:cstheme="minorHAnsi"/>
          <w:highlight w:val="yellow"/>
        </w:rPr>
        <w:t xml:space="preserve">Figure </w:t>
      </w:r>
      <w:r w:rsidR="005F42E5" w:rsidRPr="008D0DF3">
        <w:rPr>
          <w:rFonts w:asciiTheme="minorHAnsi" w:hAnsiTheme="minorHAnsi" w:cstheme="minorHAnsi"/>
          <w:highlight w:val="yellow"/>
        </w:rPr>
        <w:t>7</w:t>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67" w:name="_Toc40520298"/>
      <w:r w:rsidRPr="008D0DF3">
        <w:t>Configuration builder</w:t>
      </w:r>
      <w:bookmarkEnd w:id="67"/>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68" w:name="_Toc40520299"/>
      <w:r w:rsidRPr="008D0DF3">
        <w:t>Indices Calculator</w:t>
      </w:r>
      <w:bookmarkEnd w:id="68"/>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6A015A6F"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9" w:name="_Toc37084256"/>
      <w:bookmarkStart w:id="70" w:name="_Toc40520329"/>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9"/>
      <w:bookmarkEnd w:id="70"/>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71" w:name="_Hlk29297474"/>
      <w:bookmarkStart w:id="72" w:name="_Toc40520300"/>
      <w:r w:rsidRPr="004351D4">
        <w:rPr>
          <w:rFonts w:asciiTheme="minorHAnsi" w:hAnsiTheme="minorHAnsi" w:cstheme="minorHAnsi"/>
        </w:rPr>
        <w:t xml:space="preserve">Preliminary </w:t>
      </w:r>
      <w:bookmarkEnd w:id="71"/>
      <w:r w:rsidRPr="004351D4">
        <w:rPr>
          <w:rFonts w:asciiTheme="minorHAnsi" w:hAnsiTheme="minorHAnsi" w:cstheme="minorHAnsi"/>
        </w:rPr>
        <w:t>Window of Interest</w:t>
      </w:r>
      <w:bookmarkEnd w:id="72"/>
      <w:r w:rsidRPr="004351D4">
        <w:rPr>
          <w:rFonts w:asciiTheme="minorHAnsi" w:hAnsiTheme="minorHAnsi" w:cstheme="minorHAnsi"/>
        </w:rPr>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73" w:name="_Toc40520301"/>
      <w:r w:rsidRPr="004351D4">
        <w:t>Configuration selection</w:t>
      </w:r>
      <w:bookmarkEnd w:id="73"/>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74" w:name="_Toc40520302"/>
      <w:r w:rsidRPr="008D0DF3">
        <w:t>Pareto Front</w:t>
      </w:r>
      <w:bookmarkEnd w:id="74"/>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75" w:name="_Toc40520303"/>
      <w:r w:rsidRPr="008D0DF3">
        <w:rPr>
          <w:rFonts w:asciiTheme="minorHAnsi" w:hAnsiTheme="minorHAnsi" w:cstheme="minorHAnsi"/>
        </w:rPr>
        <w:t>Evolutionary optimization with Dynamic-Window of interest</w:t>
      </w:r>
      <w:bookmarkEnd w:id="75"/>
    </w:p>
    <w:p w14:paraId="652CD774" w14:textId="58EFC9B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76" w:name="_Toc40520304"/>
      <w:r w:rsidRPr="008D0DF3">
        <w:lastRenderedPageBreak/>
        <w:t>Evolution Strategies</w:t>
      </w:r>
      <w:bookmarkEnd w:id="76"/>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contextualSpacing/>
        <w:rPr>
          <w:rFonts w:asciiTheme="minorHAnsi" w:hAnsiTheme="minorHAnsi" w:cstheme="minorHAnsi"/>
          <w:color w:val="FF0000"/>
        </w:rPr>
      </w:pP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49336B5A">
            <wp:extent cx="4564380" cy="378482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859" t="12755" r="11149" b="2480"/>
                    <a:stretch/>
                  </pic:blipFill>
                  <pic:spPr bwMode="auto">
                    <a:xfrm>
                      <a:off x="0" y="0"/>
                      <a:ext cx="4573258" cy="3792183"/>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3AC653C0"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7" w:name="_Toc37084257"/>
      <w:bookmarkStart w:id="78" w:name="_Toc4052033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7"/>
      <w:r w:rsidR="00E46808" w:rsidRPr="004351D4">
        <w:rPr>
          <w:rFonts w:asciiTheme="minorHAnsi" w:hAnsiTheme="minorHAnsi" w:cstheme="minorHAnsi"/>
        </w:rPr>
        <w:t>Evolution Strategies</w:t>
      </w:r>
      <w:bookmarkEnd w:id="78"/>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w:t>
      </w:r>
      <w:r w:rsidRPr="008D0DF3">
        <w:rPr>
          <w:rFonts w:asciiTheme="minorHAnsi" w:hAnsiTheme="minorHAnsi" w:cstheme="minorHAnsi"/>
        </w:rPr>
        <w:lastRenderedPageBreak/>
        <w:t xml:space="preserve">DWOI is entered into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A2B3DC5"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11282C" w:rsidRPr="008D0DF3">
        <w:rPr>
          <w:rFonts w:asciiTheme="minorHAnsi" w:hAnsiTheme="minorHAnsi" w:cstheme="minorHAnsi"/>
          <w:highlight w:val="yellow"/>
        </w:rPr>
        <w:t>7</w:t>
      </w:r>
      <w:proofErr w:type="gramEnd"/>
      <w:r w:rsidR="0011282C" w:rsidRPr="008D0DF3">
        <w:rPr>
          <w:rFonts w:asciiTheme="minorHAnsi" w:hAnsiTheme="minorHAnsi" w:cstheme="minorHAnsi"/>
          <w:highlight w:val="yellow"/>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proofErr w:type="gramStart"/>
      <w:r w:rsidR="00D72F02" w:rsidRPr="008D0DF3">
        <w:rPr>
          <w:rFonts w:asciiTheme="minorHAnsi" w:hAnsiTheme="minorHAnsi" w:cstheme="minorHAnsi"/>
          <w:highlight w:val="yellow"/>
        </w:rPr>
        <w:t>2</w:t>
      </w:r>
      <w:r w:rsidRPr="008D0DF3">
        <w:rPr>
          <w:rFonts w:asciiTheme="minorHAnsi" w:hAnsiTheme="minorHAnsi" w:cstheme="minorHAnsi"/>
        </w:rPr>
        <w:t xml:space="preserve">  are</w:t>
      </w:r>
      <w:proofErr w:type="gramEnd"/>
      <w:r w:rsidRPr="008D0DF3">
        <w:rPr>
          <w:rFonts w:asciiTheme="minorHAnsi" w:hAnsiTheme="minorHAnsi" w:cstheme="minorHAnsi"/>
        </w:rPr>
        <w:t xml:space="preserv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8BDA60E" w14:textId="1F880723"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With 7 days of optimization run, 15 seconds per configuration the possible options of configurations to simulate are 40320 configurations.</w:t>
      </w:r>
    </w:p>
    <w:p w14:paraId="43CC890A" w14:textId="50B249D4"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 xml:space="preserve">with the fastest possible resource allocation (detailed in resource allocation section </w:t>
      </w:r>
      <w:proofErr w:type="gramStart"/>
      <w:r w:rsidRPr="008D0DF3">
        <w:rPr>
          <w:rFonts w:asciiTheme="minorHAnsi" w:hAnsiTheme="minorHAnsi" w:cstheme="minorHAnsi"/>
          <w:strike/>
          <w:highlight w:val="yellow"/>
        </w:rPr>
        <w:t>3.6.2</w:t>
      </w:r>
      <w:r w:rsidRPr="008D0DF3">
        <w:rPr>
          <w:rFonts w:asciiTheme="minorHAnsi" w:hAnsiTheme="minorHAnsi" w:cstheme="minorHAnsi"/>
          <w:strike/>
        </w:rPr>
        <w:t xml:space="preserve"> )</w:t>
      </w:r>
      <w:proofErr w:type="gramEnd"/>
      <w:r w:rsidRPr="008D0DF3">
        <w:rPr>
          <w:rFonts w:asciiTheme="minorHAnsi" w:hAnsiTheme="minorHAnsi" w:cstheme="minorHAnsi"/>
          <w:strike/>
        </w:rPr>
        <w:t xml:space="preserve">  and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599640B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entered into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r w:rsidRPr="008D0DF3">
        <w:lastRenderedPageBreak/>
        <w:t>Mating</w:t>
      </w:r>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1285A269"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1610DF" w:rsidRPr="008D0DF3">
        <w:rPr>
          <w:rFonts w:asciiTheme="minorHAnsi" w:hAnsiTheme="minorHAnsi" w:cstheme="minorHAnsi"/>
          <w:highlight w:val="yellow"/>
        </w:rPr>
        <w:t xml:space="preserve">Table </w:t>
      </w:r>
      <w:proofErr w:type="gramStart"/>
      <w:r w:rsidR="001610DF" w:rsidRPr="008D0DF3">
        <w:rPr>
          <w:rFonts w:asciiTheme="minorHAnsi" w:hAnsiTheme="minorHAnsi" w:cstheme="minorHAnsi"/>
          <w:highlight w:val="yellow"/>
        </w:rPr>
        <w:t>3</w:t>
      </w:r>
      <w:r w:rsidRPr="008D0DF3">
        <w:rPr>
          <w:rFonts w:asciiTheme="minorHAnsi" w:hAnsiTheme="minorHAnsi" w:cstheme="minorHAnsi"/>
        </w:rPr>
        <w:t>,  each</w:t>
      </w:r>
      <w:proofErr w:type="gramEnd"/>
      <w:r w:rsidRPr="008D0DF3">
        <w:rPr>
          <w:rFonts w:asciiTheme="minorHAnsi" w:hAnsiTheme="minorHAnsi" w:cstheme="minorHAnsi"/>
        </w:rPr>
        <w:t xml:space="preserve"> part gets a suited number between 1-29 (except 10 &amp; 20), and this number will be its id number. </w:t>
      </w:r>
    </w:p>
    <w:p w14:paraId="210BD9DA" w14:textId="28D6C54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FB6AFD" w:rsidRPr="008D0DF3">
        <w:rPr>
          <w:rFonts w:asciiTheme="minorHAnsi" w:hAnsiTheme="minorHAnsi" w:cstheme="minorHAnsi"/>
          <w:highlight w:val="yellow"/>
        </w:rPr>
        <w:t>Table 4</w:t>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1573DB8C"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eighbor from the </w:t>
      </w:r>
      <w:r w:rsidRPr="0032317C">
        <w:rPr>
          <w:rFonts w:asciiTheme="minorHAnsi" w:hAnsiTheme="minorHAnsi" w:cstheme="minorHAnsi"/>
          <w:i w:val="0"/>
          <w:iCs w:val="0"/>
          <w:color w:val="auto"/>
          <w:sz w:val="24"/>
          <w:szCs w:val="22"/>
          <w:highlight w:val="yellow"/>
        </w:rPr>
        <w:t>first</w:t>
      </w:r>
      <w:r w:rsidRPr="008D0DF3">
        <w:rPr>
          <w:rFonts w:asciiTheme="minorHAnsi" w:hAnsiTheme="minorHAnsi" w:cstheme="minorHAnsi"/>
          <w:i w:val="0"/>
          <w:iCs w:val="0"/>
          <w:color w:val="auto"/>
          <w:sz w:val="24"/>
          <w:szCs w:val="22"/>
        </w:rPr>
        <w:t xml:space="preserve"> neighbors</w:t>
      </w:r>
      <w:r w:rsidR="00674202">
        <w:rPr>
          <w:rFonts w:asciiTheme="minorHAnsi" w:hAnsiTheme="minorHAnsi" w:cstheme="minorHAnsi"/>
          <w:i w:val="0"/>
          <w:iCs w:val="0"/>
          <w:color w:val="auto"/>
          <w:sz w:val="24"/>
          <w:szCs w:val="22"/>
        </w:rPr>
        <w:t xml:space="preserve"> for the first 100 generations or s</w:t>
      </w:r>
      <w:r w:rsidR="00674202" w:rsidRPr="0032317C">
        <w:rPr>
          <w:rFonts w:asciiTheme="minorHAnsi" w:hAnsiTheme="minorHAnsi" w:cstheme="minorHAnsi"/>
          <w:i w:val="0"/>
          <w:iCs w:val="0"/>
          <w:color w:val="auto"/>
          <w:sz w:val="24"/>
          <w:szCs w:val="22"/>
          <w:highlight w:val="yellow"/>
        </w:rPr>
        <w:t>econd</w:t>
      </w:r>
      <w:r w:rsidR="00674202" w:rsidRPr="008D0DF3">
        <w:rPr>
          <w:rFonts w:asciiTheme="minorHAnsi" w:hAnsiTheme="minorHAnsi" w:cstheme="minorHAnsi"/>
          <w:i w:val="0"/>
          <w:iCs w:val="0"/>
          <w:color w:val="auto"/>
          <w:sz w:val="24"/>
          <w:szCs w:val="22"/>
        </w:rPr>
        <w:t xml:space="preserve"> neighbors for all the concepts or before to specific concept if </w:t>
      </w:r>
      <w:r w:rsidR="00BA2CBC">
        <w:rPr>
          <w:rFonts w:asciiTheme="minorHAnsi" w:hAnsiTheme="minorHAnsi" w:cstheme="minorHAnsi"/>
          <w:i w:val="0"/>
          <w:iCs w:val="0"/>
          <w:color w:val="auto"/>
          <w:sz w:val="24"/>
          <w:szCs w:val="22"/>
        </w:rPr>
        <w:t xml:space="preserve">its </w:t>
      </w:r>
      <m:oMath>
        <m:sSub>
          <m:sSubPr>
            <m:ctrlPr>
              <w:rPr>
                <w:rFonts w:ascii="Cambria Math" w:hAnsi="Cambria Math" w:cstheme="minorHAnsi"/>
                <w:iCs w:val="0"/>
                <w:color w:val="auto"/>
                <w:sz w:val="24"/>
                <w:szCs w:val="22"/>
              </w:rPr>
            </m:ctrlPr>
          </m:sSubPr>
          <m:e>
            <m:r>
              <w:rPr>
                <w:rFonts w:ascii="Cambria Math" w:hAnsi="Cambria Math" w:cstheme="minorHAnsi"/>
                <w:color w:val="auto"/>
                <w:sz w:val="24"/>
                <w:szCs w:val="22"/>
              </w:rPr>
              <m:t>C</m:t>
            </m:r>
          </m:e>
          <m:sub>
            <m:r>
              <w:rPr>
                <w:rFonts w:ascii="Cambria Math" w:hAnsi="Cambria Math" w:cstheme="minorHAnsi"/>
                <w:color w:val="auto"/>
                <w:sz w:val="24"/>
                <w:szCs w:val="22"/>
              </w:rPr>
              <m:t>r</m:t>
            </m:r>
          </m:sub>
        </m:sSub>
        <m:r>
          <w:rPr>
            <w:rFonts w:ascii="Cambria Math" w:hAnsi="Cambria Math" w:cstheme="minorHAnsi"/>
            <w:color w:val="auto"/>
            <w:sz w:val="24"/>
            <w:szCs w:val="22"/>
          </w:rPr>
          <m:t>=0.</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6A69244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9" w:name="_Toc37085102"/>
      <w:bookmarkStart w:id="80" w:name="_Toc39677812"/>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3</w:t>
      </w:r>
      <w:r w:rsidR="00595131">
        <w:rPr>
          <w:rFonts w:asciiTheme="minorHAnsi" w:hAnsiTheme="minorHAnsi" w:cstheme="minorHAnsi"/>
        </w:rPr>
        <w:fldChar w:fldCharType="end"/>
      </w:r>
      <w:r w:rsidRPr="004351D4">
        <w:rPr>
          <w:rFonts w:asciiTheme="minorHAnsi" w:hAnsiTheme="minorHAnsi" w:cstheme="minorHAnsi"/>
        </w:rPr>
        <w:t xml:space="preserve"> - Parts ID</w:t>
      </w:r>
      <w:bookmarkEnd w:id="79"/>
      <w:bookmarkEnd w:id="80"/>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0AEEBE54"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81" w:name="_Toc37085103"/>
      <w:bookmarkStart w:id="82" w:name="_Toc39677813"/>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4</w:t>
      </w:r>
      <w:r w:rsidR="00595131">
        <w:rPr>
          <w:rFonts w:asciiTheme="minorHAnsi" w:hAnsiTheme="minorHAnsi" w:cstheme="minorHAnsi"/>
        </w:rPr>
        <w:fldChar w:fldCharType="end"/>
      </w:r>
      <w:r w:rsidRPr="004351D4">
        <w:rPr>
          <w:rFonts w:asciiTheme="minorHAnsi" w:hAnsiTheme="minorHAnsi" w:cstheme="minorHAnsi"/>
        </w:rPr>
        <w:t xml:space="preserve"> - ID and its Neighbors</w:t>
      </w:r>
      <w:bookmarkEnd w:id="81"/>
      <w:bookmarkEnd w:id="82"/>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contextualSpacing/>
        <w:rPr>
          <w:rFonts w:asciiTheme="minorHAnsi" w:hAnsiTheme="minorHAnsi" w:cstheme="minorHAnsi"/>
        </w:rPr>
      </w:pPr>
    </w:p>
    <w:p w14:paraId="32B9494F" w14:textId="7F2784BA" w:rsidR="00E029D3" w:rsidRDefault="00E029D3" w:rsidP="00B32F42">
      <w:pPr>
        <w:pStyle w:val="Heading3"/>
      </w:pPr>
      <w:bookmarkStart w:id="83" w:name="_Toc40520305"/>
      <w:r>
        <w:t>Mutation Selection</w:t>
      </w:r>
      <w:r w:rsidR="000878E5">
        <w:t xml:space="preserve"> </w:t>
      </w:r>
      <w:proofErr w:type="gramStart"/>
      <w:r w:rsidR="000878E5">
        <w:t xml:space="preserve">- </w:t>
      </w:r>
      <w:r w:rsidR="000A0D86">
        <w:t xml:space="preserve"> </w:t>
      </w:r>
      <w:r w:rsidR="000878E5" w:rsidRPr="000878E5">
        <w:t>Exploration</w:t>
      </w:r>
      <w:proofErr w:type="gramEnd"/>
      <w:r w:rsidR="000878E5" w:rsidRPr="000878E5">
        <w:t xml:space="preserve"> and Exploitation</w:t>
      </w:r>
      <w:bookmarkEnd w:id="83"/>
    </w:p>
    <w:p w14:paraId="4CB00BC4" w14:textId="281CA279" w:rsidR="00E029D3" w:rsidRDefault="000A0D86" w:rsidP="00A434A8">
      <w:pPr>
        <w:bidi w:val="0"/>
        <w:contextualSpacing/>
      </w:pPr>
      <w:r>
        <w:t>in the previous section (</w:t>
      </w:r>
      <w:r w:rsidRPr="000A0D86">
        <w:rPr>
          <w:highlight w:val="yellow"/>
        </w:rPr>
        <w:t xml:space="preserve">3.6.1.7. </w:t>
      </w:r>
      <w:proofErr w:type="gramStart"/>
      <w:r w:rsidRPr="000A0D86">
        <w:rPr>
          <w:highlight w:val="yellow"/>
        </w:rPr>
        <w:t>Mating</w:t>
      </w:r>
      <w:r>
        <w:t xml:space="preserve">)  </w:t>
      </w:r>
      <w:r w:rsidR="00674202">
        <w:t>a</w:t>
      </w:r>
      <w:proofErr w:type="gramEnd"/>
      <w:r w:rsidR="00674202">
        <w:t xml:space="preserve">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5B05A429" w:rsidR="000878E5" w:rsidRDefault="000878E5" w:rsidP="00A434A8">
      <w:pPr>
        <w:bidi w:val="0"/>
        <w:contextualSpacing/>
      </w:pPr>
      <w:r>
        <w:t>To find the balance between e</w:t>
      </w:r>
      <w:r w:rsidRPr="000878E5">
        <w:t xml:space="preserve">xploration and </w:t>
      </w:r>
      <w:r>
        <w:t>e</w:t>
      </w:r>
      <w:r w:rsidRPr="000878E5">
        <w:t>xploitation</w:t>
      </w:r>
      <w:r>
        <w:t xml:space="preserve"> 3 methods were checked:</w:t>
      </w:r>
    </w:p>
    <w:p w14:paraId="0277A120" w14:textId="585D7FE1"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itation</w:t>
      </w:r>
      <w:r w:rsidRPr="006965FE">
        <w:rPr>
          <w:rFonts w:ascii="Calibri (Times Roman)" w:hAnsi="Calibri (Times Roman)"/>
          <w:u w:val="single"/>
        </w:rPr>
        <w:t xml:space="preserve"> </w:t>
      </w:r>
      <w:r w:rsidR="000878E5" w:rsidRPr="00820309">
        <w:rPr>
          <w:rFonts w:ascii="Calibri (Times Roman)" w:hAnsi="Calibri (Times Roman)"/>
          <w:u w:val="single"/>
        </w:rPr>
        <w:t>first method</w:t>
      </w:r>
      <w:r w:rsidR="000878E5" w:rsidRPr="00820309">
        <w:rPr>
          <w:rFonts w:ascii="Calibri (Times Roman)" w:hAnsi="Calibri (Times Roman)"/>
        </w:rPr>
        <w:t xml:space="preserve"> </w:t>
      </w:r>
      <w:proofErr w:type="gramStart"/>
      <w:r w:rsidR="000878E5" w:rsidRPr="00820309">
        <w:rPr>
          <w:rFonts w:ascii="Calibri (Times Roman)" w:hAnsi="Calibri (Times Roman)"/>
        </w:rPr>
        <w:t>-  Select</w:t>
      </w:r>
      <w:proofErr w:type="gramEnd"/>
      <w:r w:rsidR="000878E5" w:rsidRPr="00820309">
        <w:rPr>
          <w:rFonts w:ascii="Calibri (Times Roman)" w:hAnsi="Calibri (Times Roman)"/>
        </w:rPr>
        <w:t xml:space="preserve"> Random neighbor from the first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 from</w:t>
      </w:r>
      <w:r w:rsidR="000878E5" w:rsidRPr="00820309">
        <w:rPr>
          <w:rFonts w:ascii="Calibri (Times Roman)" w:hAnsi="Calibri (Times Roman)"/>
        </w:rPr>
        <w:t xml:space="preserve"> second neighbors </w:t>
      </w:r>
      <w:r w:rsidR="007202EC" w:rsidRPr="00820309">
        <w:rPr>
          <w:rFonts w:ascii="Calibri (Times Roman)" w:hAnsi="Calibri (Times Roman)"/>
        </w:rPr>
        <w:t>after 100 generations</w:t>
      </w:r>
    </w:p>
    <w:p w14:paraId="10FDD002" w14:textId="7D2E6B9E"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ration</w:t>
      </w:r>
      <w:r w:rsidR="000878E5" w:rsidRPr="00820309">
        <w:rPr>
          <w:rFonts w:ascii="Calibri (Times Roman)" w:hAnsi="Calibri (Times Roman)"/>
          <w:u w:val="single"/>
        </w:rPr>
        <w:t xml:space="preserve"> first method</w:t>
      </w:r>
      <w:r w:rsidR="000878E5" w:rsidRPr="00820309">
        <w:rPr>
          <w:rFonts w:ascii="Calibri (Times Roman)" w:hAnsi="Calibri (Times Roman)"/>
        </w:rPr>
        <w:t xml:space="preserve"> - Select Random neighbor from the </w:t>
      </w:r>
      <w:r w:rsidR="007202EC" w:rsidRPr="00820309">
        <w:rPr>
          <w:rFonts w:ascii="Calibri (Times Roman)" w:hAnsi="Calibri (Times Roman)"/>
        </w:rPr>
        <w:t>second</w:t>
      </w:r>
      <w:r w:rsidR="000878E5" w:rsidRPr="00820309">
        <w:rPr>
          <w:rFonts w:ascii="Calibri (Times Roman)" w:hAnsi="Calibri (Times Roman)"/>
        </w:rPr>
        <w:t xml:space="preserve">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0878E5" w:rsidRPr="00820309">
        <w:rPr>
          <w:rFonts w:ascii="Calibri (Times Roman)" w:hAnsi="Calibri (Times Roman)"/>
        </w:rPr>
        <w:t xml:space="preserve"> </w:t>
      </w:r>
      <w:r w:rsidR="007202EC" w:rsidRPr="00820309">
        <w:rPr>
          <w:rFonts w:ascii="Calibri (Times Roman)" w:hAnsi="Calibri (Times Roman)"/>
        </w:rPr>
        <w:t>first</w:t>
      </w:r>
      <w:r w:rsidR="000878E5" w:rsidRPr="00820309">
        <w:rPr>
          <w:rFonts w:ascii="Calibri (Times Roman)" w:hAnsi="Calibri (Times Roman)"/>
        </w:rPr>
        <w:t xml:space="preserve"> neighbors after</w:t>
      </w:r>
      <w:r w:rsidR="007202EC" w:rsidRPr="00820309">
        <w:rPr>
          <w:rFonts w:ascii="Calibri (Times Roman)" w:hAnsi="Calibri (Times Roman)"/>
        </w:rPr>
        <w:t xml:space="preserve"> 100 generations</w:t>
      </w:r>
    </w:p>
    <w:p w14:paraId="34A5655C" w14:textId="61D32E59" w:rsidR="00DB1926" w:rsidRDefault="000878E5" w:rsidP="00A434A8">
      <w:pPr>
        <w:pStyle w:val="ListParagraph"/>
        <w:numPr>
          <w:ilvl w:val="0"/>
          <w:numId w:val="16"/>
        </w:numPr>
        <w:rPr>
          <w:rFonts w:ascii="Calibri (Times Roman)" w:hAnsi="Calibri (Times Roman)"/>
        </w:rPr>
      </w:pPr>
      <w:r w:rsidRPr="00820309">
        <w:rPr>
          <w:rFonts w:ascii="Calibri (Times Roman)" w:hAnsi="Calibri (Times Roman)"/>
          <w:u w:val="single"/>
        </w:rPr>
        <w:t>Combined method</w:t>
      </w:r>
      <w:r w:rsidR="00820309" w:rsidRPr="00820309">
        <w:rPr>
          <w:rFonts w:ascii="Calibri (Times Roman)" w:hAnsi="Calibri (Times Roman)"/>
          <w:u w:val="single"/>
        </w:rPr>
        <w:t xml:space="preserve"> </w:t>
      </w:r>
      <w:r w:rsidR="00820309" w:rsidRPr="00820309">
        <w:rPr>
          <w:rFonts w:ascii="Calibri (Times Roman)" w:hAnsi="Calibri (Times Roman)"/>
        </w:rPr>
        <w:t>- Select Random neighbor from the second neighbors for the first 100 generations, then</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820309" w:rsidRPr="00820309">
        <w:rPr>
          <w:rFonts w:ascii="Calibri (Times Roman)" w:hAnsi="Calibri (Times Roman)"/>
        </w:rPr>
        <w:t xml:space="preserve"> first neighbors for more 150 generations, and after 250 generations </w:t>
      </w:r>
      <w:r w:rsidR="00E64481">
        <w:rPr>
          <w:rFonts w:ascii="Calibri (Times Roman)" w:hAnsi="Calibri (Times Roman)"/>
        </w:rPr>
        <w:t>s</w:t>
      </w:r>
      <w:r w:rsidR="00E64481" w:rsidRPr="00820309">
        <w:rPr>
          <w:rFonts w:ascii="Calibri (Times Roman)" w:hAnsi="Calibri (Times Roman)"/>
        </w:rPr>
        <w:t>elect Random neighbor</w:t>
      </w:r>
      <w:r w:rsidR="00E64481">
        <w:rPr>
          <w:rFonts w:ascii="Calibri (Times Roman)" w:hAnsi="Calibri (Times Roman)"/>
        </w:rPr>
        <w:t xml:space="preserve"> </w:t>
      </w:r>
      <w:r w:rsidR="00E64481" w:rsidRPr="00820309">
        <w:rPr>
          <w:rFonts w:ascii="Calibri (Times Roman)" w:hAnsi="Calibri (Times Roman)"/>
        </w:rPr>
        <w:t>from the second neighbors</w:t>
      </w:r>
      <w:r w:rsidR="00E64481">
        <w:rPr>
          <w:rFonts w:ascii="Calibri (Times Roman)" w:hAnsi="Calibri (Times Roman)"/>
        </w:rPr>
        <w:t xml:space="preserve"> again.</w:t>
      </w:r>
    </w:p>
    <w:p w14:paraId="7DA5F47B" w14:textId="65A81E5E" w:rsidR="008B7CCA" w:rsidRDefault="008B7CCA" w:rsidP="00A434A8">
      <w:pPr>
        <w:bidi w:val="0"/>
        <w:contextualSpacing/>
      </w:pPr>
      <w:r>
        <w:t>Those methods were tested in 4 different stop conditions:</w:t>
      </w:r>
    </w:p>
    <w:p w14:paraId="46DED31F" w14:textId="43C4F22C"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Regular - global 1240 generations.</w:t>
      </w:r>
    </w:p>
    <w:p w14:paraId="1609C04A" w14:textId="758B6A22"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Aggressiv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07386A1"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medium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50 generations in a row.</w:t>
      </w:r>
    </w:p>
    <w:p w14:paraId="13BB2ACF" w14:textId="6B006DBB"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Eas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erations in a row.</w:t>
      </w:r>
    </w:p>
    <w:p w14:paraId="2E721A3F" w14:textId="77777777" w:rsidR="008B7CCA" w:rsidRDefault="008B7CCA" w:rsidP="00626BC9">
      <w:pPr>
        <w:bidi w:val="0"/>
        <w:ind w:left="360"/>
      </w:pPr>
    </w:p>
    <w:p w14:paraId="1E222810" w14:textId="1FA9088A" w:rsidR="007B0341" w:rsidRPr="004351D4" w:rsidRDefault="007B0341" w:rsidP="00B32F42">
      <w:pPr>
        <w:pStyle w:val="Heading3"/>
      </w:pPr>
      <w:bookmarkStart w:id="84" w:name="_Toc40520306"/>
      <w:r w:rsidRPr="004351D4">
        <w:t>Resource Allocation</w:t>
      </w:r>
      <w:bookmarkEnd w:id="84"/>
    </w:p>
    <w:p w14:paraId="1F67AEA1" w14:textId="746940C8"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get the best results 2 types of resource allocation heuristics been tested: Fair and Greedy.  The two heuristics were tested on the same </w:t>
      </w:r>
      <w:r w:rsidR="005D56AE" w:rsidRPr="008D0DF3">
        <w:rPr>
          <w:rFonts w:asciiTheme="minorHAnsi" w:hAnsiTheme="minorHAnsi" w:cstheme="minorHAnsi"/>
        </w:rPr>
        <w:t>ES</w:t>
      </w:r>
      <w:r w:rsidR="007B0341" w:rsidRPr="008D0DF3">
        <w:rPr>
          <w:rFonts w:asciiTheme="minorHAnsi" w:hAnsiTheme="minorHAnsi" w:cstheme="minorHAnsi"/>
        </w:rPr>
        <w:t>, given the same time of computation and run on the same hardware, to prevent bias to one of the heuristics.</w:t>
      </w:r>
    </w:p>
    <w:p w14:paraId="67A30E88" w14:textId="053AFCA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lastRenderedPageBreak/>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42FBEC7C" w14:textId="77777777" w:rsidR="00260FB3" w:rsidRPr="008D0DF3" w:rsidRDefault="00260FB3" w:rsidP="00127F56">
      <w:pPr>
        <w:bidi w:val="0"/>
        <w:contextualSpacing/>
        <w:rPr>
          <w:rFonts w:asciiTheme="minorHAnsi" w:hAnsiTheme="minorHAnsi" w:cstheme="minorHAnsi"/>
        </w:rPr>
      </w:pPr>
    </w:p>
    <w:p w14:paraId="75717283" w14:textId="77777777" w:rsidR="007B0341" w:rsidRPr="008D0DF3" w:rsidRDefault="007B0341" w:rsidP="00E029D3">
      <w:pPr>
        <w:pStyle w:val="Heading4"/>
      </w:pPr>
      <w:r w:rsidRPr="008D0DF3">
        <w:t xml:space="preserve">Fair </w:t>
      </w:r>
      <w:r w:rsidRPr="00E029D3">
        <w:t>Heuristic</w:t>
      </w:r>
    </w:p>
    <w:p w14:paraId="1C42F624" w14:textId="4EA1EA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cept gets the same resources regardless of its population size and how it progresses.  The rationale behind this heuristic is all the concepts need to be treated in the same way.</w:t>
      </w:r>
    </w:p>
    <w:p w14:paraId="34B6E0E0" w14:textId="77777777" w:rsidR="00702485" w:rsidRPr="008D0DF3" w:rsidRDefault="00702485" w:rsidP="00127F56">
      <w:pPr>
        <w:bidi w:val="0"/>
        <w:contextualSpacing/>
        <w:rPr>
          <w:rFonts w:asciiTheme="minorHAnsi" w:hAnsiTheme="minorHAnsi" w:cstheme="minorHAnsi"/>
        </w:rPr>
      </w:pPr>
    </w:p>
    <w:p w14:paraId="4FE981F1" w14:textId="77777777" w:rsidR="007B0341" w:rsidRPr="008D0DF3" w:rsidRDefault="007B0341" w:rsidP="00E029D3">
      <w:pPr>
        <w:pStyle w:val="Heading4"/>
      </w:pPr>
      <w:r w:rsidRPr="008D0DF3">
        <w:t>Greedy Heuristic</w:t>
      </w:r>
    </w:p>
    <w:p w14:paraId="4C2AE39A" w14:textId="7DBC1CC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heuristic, the resources are allocated during the running of the </w:t>
      </w:r>
      <w:r w:rsidR="00F1323A" w:rsidRPr="008D0DF3">
        <w:rPr>
          <w:rFonts w:asciiTheme="minorHAnsi" w:hAnsiTheme="minorHAnsi" w:cstheme="minorHAnsi"/>
        </w:rPr>
        <w:t>ES</w:t>
      </w:r>
      <w:r w:rsidRPr="008D0DF3">
        <w:rPr>
          <w:rFonts w:asciiTheme="minorHAnsi" w:hAnsiTheme="minorHAnsi" w:cstheme="minorHAnsi"/>
        </w:rPr>
        <w:t xml:space="preserve"> according to the convergence rate of the concepts. Concepts with a high convergence rate will get more resources than concepts with a low convergence rate.</w:t>
      </w:r>
    </w:p>
    <w:p w14:paraId="246A57C0" w14:textId="1DDFDE9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1EB51B32"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24E11AB8"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6ACAB83E"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7E0B1396"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In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all the concepts get the same resources</w:t>
      </w:r>
    </w:p>
    <w:p w14:paraId="09FB6572"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After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ar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0C6F74F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2AE63A09"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5D4D481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8D40FA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A6A077B"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proofErr w:type="gramStart"/>
      <w:r w:rsidRPr="008D0DF3">
        <w:rPr>
          <w:rFonts w:asciiTheme="minorHAnsi" w:eastAsiaTheme="minorEastAsia" w:hAnsiTheme="minorHAnsi" w:cstheme="minorHAnsi"/>
          <w:highlight w:val="yellow"/>
        </w:rPr>
        <w:t>%</w:t>
      </w:r>
      <w:r w:rsidRPr="008D0DF3">
        <w:rPr>
          <w:rFonts w:asciiTheme="minorHAnsi" w:eastAsiaTheme="minorEastAsia" w:hAnsiTheme="minorHAnsi" w:cstheme="minorHAnsi"/>
        </w:rPr>
        <w:t xml:space="preserve">  of</w:t>
      </w:r>
      <w:proofErr w:type="gramEnd"/>
      <w:r w:rsidRPr="008D0DF3">
        <w:rPr>
          <w:rFonts w:asciiTheme="minorHAnsi" w:eastAsiaTheme="minorEastAsia" w:hAnsiTheme="minorHAnsi" w:cstheme="minorHAnsi"/>
        </w:rPr>
        <w:t xml:space="preserve">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50ADFD55"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3DDC854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74E24840" w14:textId="56874027" w:rsidR="007B0341" w:rsidRPr="008D0DF3" w:rsidRDefault="007B0341" w:rsidP="008D0DF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27FAA933" w14:textId="0681DBF3"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5639DD5F" w14:textId="77777777" w:rsidR="007B0341" w:rsidRPr="008D0DF3" w:rsidRDefault="007B0341" w:rsidP="00127F56">
      <w:pPr>
        <w:bidi w:val="0"/>
        <w:contextualSpacing/>
        <w:rPr>
          <w:rFonts w:asciiTheme="minorHAnsi"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1909012" w14:textId="77777777" w:rsidR="007B0341" w:rsidRPr="004351D4" w:rsidRDefault="007B0341" w:rsidP="00127F56">
      <w:pPr>
        <w:bidi w:val="0"/>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85" w:name="_Toc40520307"/>
      <w:r w:rsidRPr="004351D4">
        <w:rPr>
          <w:rFonts w:asciiTheme="minorHAnsi" w:hAnsiTheme="minorHAnsi" w:cstheme="minorHAnsi"/>
        </w:rPr>
        <w:t>Find Pareto front using a multi-objective evolutionary algorithm</w:t>
      </w:r>
      <w:bookmarkEnd w:id="85"/>
    </w:p>
    <w:p w14:paraId="50F32296" w14:textId="2225DB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86" w:name="_Toc40520308"/>
      <w:r>
        <w:lastRenderedPageBreak/>
        <w:t>Results</w:t>
      </w:r>
      <w:bookmarkEnd w:id="86"/>
    </w:p>
    <w:p w14:paraId="41AE1E6B" w14:textId="1584FCB5" w:rsidR="004A0608" w:rsidRDefault="004A0608" w:rsidP="00127F56">
      <w:pPr>
        <w:pStyle w:val="Heading2"/>
      </w:pPr>
      <w:bookmarkStart w:id="87" w:name="_Toc40520309"/>
      <w:r>
        <w:t>Manipulator arms</w:t>
      </w:r>
      <w:bookmarkEnd w:id="87"/>
      <w:r>
        <w:t xml:space="preserve"> </w:t>
      </w:r>
    </w:p>
    <w:p w14:paraId="4FD1C5F0" w14:textId="77777777" w:rsidR="004A0608" w:rsidRDefault="004A0608" w:rsidP="00B32F42">
      <w:pPr>
        <w:pStyle w:val="Heading3"/>
      </w:pPr>
      <w:bookmarkStart w:id="88" w:name="_Toc40520310"/>
      <w:r>
        <w:t>Assumptions</w:t>
      </w:r>
      <w:bookmarkEnd w:id="88"/>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AC69AA">
        <w:rPr>
          <w:highlight w:val="yellow"/>
        </w:rPr>
        <w:t>9</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51DA27F1" w:rsidR="004A0608" w:rsidRDefault="004A0608" w:rsidP="00127F56">
      <w:pPr>
        <w:pStyle w:val="Caption"/>
        <w:bidi w:val="0"/>
        <w:jc w:val="center"/>
      </w:pPr>
      <w:bookmarkStart w:id="89" w:name="_Toc40520331"/>
      <w:r>
        <w:t xml:space="preserve">Figure </w:t>
      </w:r>
      <w:fldSimple w:instr=" SEQ Figure \* ARABIC ">
        <w:r w:rsidR="009076C8">
          <w:rPr>
            <w:noProof/>
          </w:rPr>
          <w:t>9</w:t>
        </w:r>
      </w:fldSimple>
      <w:r w:rsidR="00972BD2">
        <w:t xml:space="preserve"> </w:t>
      </w:r>
      <w:r>
        <w:t>-</w:t>
      </w:r>
      <w:r w:rsidR="00972BD2">
        <w:t xml:space="preserve"> </w:t>
      </w:r>
      <w:r w:rsidRPr="0075256C">
        <w:t>All Joints &amp; Axes possibilities (3 DOF)</w:t>
      </w:r>
      <w:bookmarkEnd w:id="89"/>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proofErr w:type="gramStart"/>
      <w:r w:rsidR="009A1167">
        <w:rPr>
          <w:highlight w:val="yellow"/>
        </w:rPr>
        <w:t>10</w:t>
      </w:r>
      <w:r w:rsidRPr="00F9089C">
        <w:rPr>
          <w:highlight w:val="yellow"/>
        </w:rPr>
        <w:t xml:space="preserve"> </w:t>
      </w:r>
      <w:r>
        <w:t xml:space="preserve"> it</w:t>
      </w:r>
      <w:proofErr w:type="gramEnd"/>
      <w:r>
        <w:t xml:space="preserve"> can be seen </w:t>
      </w:r>
      <w:r w:rsidR="0061305E">
        <w:t xml:space="preserve">as </w:t>
      </w:r>
      <w:r>
        <w:t xml:space="preserve">an example to all the branches which go from one combination of 3DOF configuration. Every color represents different sub-branch and any joint-axis combination is what added to the branch.  In the figure the 3DOf configuration of for </w:t>
      </w:r>
      <w:proofErr w:type="spellStart"/>
      <w:r>
        <w:t>Roll_Z</w:t>
      </w:r>
      <w:proofErr w:type="spellEnd"/>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0D6375B7" w:rsidR="004A0608" w:rsidRPr="00016571" w:rsidRDefault="004A0608" w:rsidP="00127F56">
      <w:pPr>
        <w:pStyle w:val="Caption"/>
        <w:bidi w:val="0"/>
        <w:jc w:val="center"/>
      </w:pPr>
      <w:bookmarkStart w:id="90" w:name="_Toc40520332"/>
      <w:r>
        <w:t xml:space="preserve">Figure </w:t>
      </w:r>
      <w:fldSimple w:instr=" SEQ Figure \* ARABIC ">
        <w:r w:rsidR="009076C8">
          <w:rPr>
            <w:noProof/>
          </w:rPr>
          <w:t>10</w:t>
        </w:r>
      </w:fldSimple>
      <w:r w:rsidR="00972BD2">
        <w:rPr>
          <w:noProof/>
        </w:rPr>
        <w:t xml:space="preserve"> </w:t>
      </w:r>
      <w:r w:rsidRPr="00696BC1">
        <w:t>-</w:t>
      </w:r>
      <w:r w:rsidR="00972BD2">
        <w:t xml:space="preserve"> </w:t>
      </w:r>
      <w:r w:rsidRPr="00696BC1">
        <w:t>All Joints &amp; Axes possibilities</w:t>
      </w:r>
      <w:r>
        <w:t xml:space="preserve"> one branch</w:t>
      </w:r>
      <w:bookmarkEnd w:id="90"/>
    </w:p>
    <w:p w14:paraId="4AD1D02E" w14:textId="77777777" w:rsidR="004A0608" w:rsidRDefault="004A0608" w:rsidP="00B32F42">
      <w:pPr>
        <w:pStyle w:val="Heading3"/>
      </w:pPr>
      <w:bookmarkStart w:id="91" w:name="_Toc40520311"/>
      <w:r>
        <w:t>Indices of manipulator performance</w:t>
      </w:r>
      <w:bookmarkEnd w:id="91"/>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47AABC71" w:rsidR="004A0608" w:rsidRPr="001B1588" w:rsidRDefault="004A0608" w:rsidP="00127F56">
      <w:pPr>
        <w:bidi w:val="0"/>
        <w:contextualSpacing/>
        <w:rPr>
          <w:szCs w:val="24"/>
        </w:rPr>
      </w:pPr>
      <w:r>
        <w:rPr>
          <w:szCs w:val="24"/>
        </w:rPr>
        <w:t xml:space="preserve">In </w:t>
      </w:r>
      <w:r w:rsidRPr="001B1588">
        <w:rPr>
          <w:szCs w:val="24"/>
          <w:highlight w:val="yellow"/>
        </w:rPr>
        <w:t xml:space="preserve">figure </w:t>
      </w:r>
      <w:proofErr w:type="gramStart"/>
      <w:r w:rsidR="008A64D7">
        <w:rPr>
          <w:szCs w:val="24"/>
          <w:highlight w:val="yellow"/>
        </w:rPr>
        <w:t>11</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34036A60" w:rsidR="004A0608" w:rsidRPr="00CC29E3" w:rsidRDefault="004A0608" w:rsidP="00127F56">
      <w:pPr>
        <w:pStyle w:val="Caption"/>
        <w:bidi w:val="0"/>
        <w:jc w:val="center"/>
      </w:pPr>
      <w:bookmarkStart w:id="92" w:name="_Toc40520333"/>
      <w:r>
        <w:t xml:space="preserve">Figure </w:t>
      </w:r>
      <w:fldSimple w:instr=" SEQ Figure \* ARABIC ">
        <w:r w:rsidR="009076C8">
          <w:rPr>
            <w:noProof/>
          </w:rPr>
          <w:t>11</w:t>
        </w:r>
      </w:fldSimple>
      <w:r>
        <w:t xml:space="preserve"> - LCI Vs Manipulability Index</w:t>
      </w:r>
      <w:bookmarkEnd w:id="92"/>
    </w:p>
    <w:p w14:paraId="6D6F4A01" w14:textId="63D43879" w:rsidR="004A0608" w:rsidRDefault="004A0608" w:rsidP="00127F56">
      <w:pPr>
        <w:bidi w:val="0"/>
      </w:pPr>
      <w:r>
        <w:rPr>
          <w:szCs w:val="24"/>
        </w:rPr>
        <w:t xml:space="preserve">In </w:t>
      </w:r>
      <w:r w:rsidRPr="000B6330">
        <w:rPr>
          <w:szCs w:val="24"/>
          <w:highlight w:val="yellow"/>
        </w:rPr>
        <w:t xml:space="preserve">figure </w:t>
      </w:r>
      <w:proofErr w:type="gramStart"/>
      <w:r w:rsidR="002350F0">
        <w:rPr>
          <w:szCs w:val="24"/>
          <w:highlight w:val="yellow"/>
        </w:rPr>
        <w:t>1</w:t>
      </w:r>
      <w:r w:rsidR="001B2C8D">
        <w:rPr>
          <w:szCs w:val="24"/>
          <w:highlight w:val="yellow"/>
        </w:rPr>
        <w:t>2</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4BCC1AE3" w:rsidR="004A0608" w:rsidRPr="00CC29E3" w:rsidRDefault="004A0608" w:rsidP="00127F56">
      <w:pPr>
        <w:pStyle w:val="Caption"/>
        <w:bidi w:val="0"/>
        <w:jc w:val="center"/>
      </w:pPr>
      <w:bookmarkStart w:id="93" w:name="_Toc40520334"/>
      <w:r>
        <w:t xml:space="preserve">Figure </w:t>
      </w:r>
      <w:fldSimple w:instr=" SEQ Figure \* ARABIC ">
        <w:r w:rsidR="009076C8">
          <w:rPr>
            <w:noProof/>
          </w:rPr>
          <w:t>12</w:t>
        </w:r>
      </w:fldSimple>
      <w:r w:rsidR="00972BD2">
        <w:rPr>
          <w:noProof/>
        </w:rPr>
        <w:t xml:space="preserve"> </w:t>
      </w:r>
      <w:r w:rsidRPr="0033243A">
        <w:t>- Mid-Proximity Joint Index Vs Manipulability Index</w:t>
      </w:r>
      <w:bookmarkEnd w:id="93"/>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w:t>
      </w:r>
      <w:r w:rsidR="00210B13">
        <w:rPr>
          <w:szCs w:val="24"/>
          <w:highlight w:val="yellow"/>
        </w:rPr>
        <w:t>3</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0BF18F5" w:rsidR="004A0608" w:rsidRDefault="004A0608" w:rsidP="00127F56">
      <w:pPr>
        <w:pStyle w:val="Caption"/>
        <w:bidi w:val="0"/>
        <w:jc w:val="center"/>
        <w:rPr>
          <w:noProof/>
        </w:rPr>
      </w:pPr>
      <w:bookmarkStart w:id="94" w:name="_Toc40520335"/>
      <w:r>
        <w:t xml:space="preserve">Figure </w:t>
      </w:r>
      <w:fldSimple w:instr=" SEQ Figure \* ARABIC ">
        <w:r w:rsidR="009076C8">
          <w:rPr>
            <w:noProof/>
          </w:rPr>
          <w:t>13</w:t>
        </w:r>
      </w:fldSimple>
      <w:r w:rsidR="00972BD2">
        <w:rPr>
          <w:noProof/>
        </w:rPr>
        <w:t xml:space="preserve"> </w:t>
      </w:r>
      <w:r>
        <w:t xml:space="preserve">- </w:t>
      </w:r>
      <w:r w:rsidRPr="00872512">
        <w:t>Manipulability Index</w:t>
      </w:r>
      <w:r>
        <w:t xml:space="preserve"> Vs DOF</w:t>
      </w:r>
      <w:bookmarkEnd w:id="94"/>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30B1F32D" w:rsidR="004A0608" w:rsidRDefault="004A0608" w:rsidP="00127F56">
      <w:pPr>
        <w:pStyle w:val="Caption"/>
        <w:bidi w:val="0"/>
        <w:jc w:val="center"/>
        <w:rPr>
          <w:noProof/>
        </w:rPr>
      </w:pPr>
      <w:bookmarkStart w:id="95" w:name="_Toc40520336"/>
      <w:r>
        <w:t xml:space="preserve">Figure </w:t>
      </w:r>
      <w:fldSimple w:instr=" SEQ Figure \* ARABIC ">
        <w:r w:rsidR="009076C8">
          <w:rPr>
            <w:noProof/>
          </w:rPr>
          <w:t>14</w:t>
        </w:r>
      </w:fldSimple>
      <w:r>
        <w:t xml:space="preserve"> - Time Compassion</w:t>
      </w:r>
      <w:bookmarkEnd w:id="95"/>
    </w:p>
    <w:p w14:paraId="1912EABC" w14:textId="77777777" w:rsidR="004A0608" w:rsidRDefault="004A0608" w:rsidP="00127F56">
      <w:pPr>
        <w:pStyle w:val="Heading2"/>
      </w:pPr>
      <w:r>
        <w:rPr>
          <w:noProof/>
        </w:rPr>
        <w:t xml:space="preserve"> </w:t>
      </w:r>
      <w:bookmarkStart w:id="96" w:name="_Toc40520312"/>
      <w:r>
        <w:t>Simulation</w:t>
      </w:r>
      <w:bookmarkEnd w:id="96"/>
    </w:p>
    <w:p w14:paraId="05C3FEEC" w14:textId="77777777" w:rsidR="004A0608" w:rsidRDefault="004A0608" w:rsidP="00B32F42">
      <w:pPr>
        <w:pStyle w:val="Heading3"/>
      </w:pPr>
      <w:bookmarkStart w:id="97" w:name="_Toc40520313"/>
      <w:r>
        <w:t>Simulator</w:t>
      </w:r>
      <w:bookmarkEnd w:id="97"/>
    </w:p>
    <w:p w14:paraId="4B17684B" w14:textId="55E769B1"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3"/>
                    <a:stretch>
                      <a:fillRect/>
                    </a:stretch>
                  </pic:blipFill>
                  <pic:spPr>
                    <a:xfrm>
                      <a:off x="0" y="0"/>
                      <a:ext cx="4756564" cy="2623226"/>
                    </a:xfrm>
                    <a:prstGeom prst="rect">
                      <a:avLst/>
                    </a:prstGeom>
                  </pic:spPr>
                </pic:pic>
              </a:graphicData>
            </a:graphic>
          </wp:inline>
        </w:drawing>
      </w:r>
    </w:p>
    <w:p w14:paraId="7DCAF0A9" w14:textId="3C8FA2D2" w:rsidR="004A0608" w:rsidRDefault="004A0608" w:rsidP="00127F56">
      <w:pPr>
        <w:pStyle w:val="Caption"/>
        <w:bidi w:val="0"/>
        <w:jc w:val="center"/>
        <w:rPr>
          <w:noProof/>
        </w:rPr>
      </w:pPr>
      <w:bookmarkStart w:id="98" w:name="_Toc40520337"/>
      <w:r>
        <w:t xml:space="preserve">Figure </w:t>
      </w:r>
      <w:fldSimple w:instr=" SEQ Figure \* ARABIC ">
        <w:r w:rsidR="009076C8">
          <w:rPr>
            <w:noProof/>
          </w:rPr>
          <w:t>15</w:t>
        </w:r>
      </w:fldSimple>
      <w:r w:rsidR="00972BD2">
        <w:rPr>
          <w:noProof/>
        </w:rPr>
        <w:t xml:space="preserve"> </w:t>
      </w:r>
      <w:r>
        <w:t>- Accumulated Weight Vs</w:t>
      </w:r>
      <w:r>
        <w:rPr>
          <w:noProof/>
        </w:rPr>
        <w:t xml:space="preserve"> </w:t>
      </w:r>
      <w:r>
        <w:t xml:space="preserve">Accumulated </w:t>
      </w:r>
      <w:r>
        <w:rPr>
          <w:noProof/>
        </w:rPr>
        <w:t>Length</w:t>
      </w:r>
      <w:bookmarkEnd w:id="98"/>
    </w:p>
    <w:p w14:paraId="6D7F8FBC" w14:textId="77777777" w:rsidR="004A0608" w:rsidRDefault="004A0608" w:rsidP="00127F56">
      <w:pPr>
        <w:pStyle w:val="Heading2"/>
      </w:pPr>
      <w:bookmarkStart w:id="99" w:name="_Toc40520314"/>
      <w:r w:rsidRPr="006306E7">
        <w:t>Preliminary Window of Interest</w:t>
      </w:r>
      <w:bookmarkEnd w:id="99"/>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113D18D8" w:rsidR="004A0608" w:rsidRDefault="004A0608" w:rsidP="00F8478E">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w:t>
      </w:r>
      <w:proofErr w:type="gramStart"/>
      <w:r>
        <w:t>( numbered</w:t>
      </w:r>
      <w:proofErr w:type="gramEnd"/>
      <w:r>
        <w:t xml:space="preserve"> red dots)</w:t>
      </w:r>
      <w:r w:rsidR="00F8478E">
        <w:t>,</w:t>
      </w:r>
      <w:r>
        <w:t xml:space="preserve">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6A8E6C14" w:rsidR="008F1279" w:rsidRPr="008F1279" w:rsidRDefault="004A0608" w:rsidP="00127F56">
      <w:pPr>
        <w:pStyle w:val="Caption"/>
        <w:bidi w:val="0"/>
        <w:jc w:val="center"/>
      </w:pPr>
      <w:bookmarkStart w:id="100" w:name="_Toc40520338"/>
      <w:r>
        <w:t xml:space="preserve">Figure </w:t>
      </w:r>
      <w:fldSimple w:instr=" SEQ Figure \* ARABIC ">
        <w:r w:rsidR="009076C8">
          <w:rPr>
            <w:noProof/>
          </w:rPr>
          <w:t>16</w:t>
        </w:r>
      </w:fldSimple>
      <w:r w:rsidR="00972BD2">
        <w:rPr>
          <w:noProof/>
        </w:rPr>
        <w:t xml:space="preserve"> </w:t>
      </w:r>
      <w:r>
        <w:t>- Preliminary WOI</w:t>
      </w:r>
      <w:bookmarkEnd w:id="100"/>
    </w:p>
    <w:p w14:paraId="61A7A469" w14:textId="2401495F" w:rsidR="00874F86" w:rsidRDefault="00874F86" w:rsidP="00127F56">
      <w:pPr>
        <w:pStyle w:val="Caption"/>
        <w:keepNext/>
        <w:bidi w:val="0"/>
        <w:spacing w:after="0"/>
        <w:jc w:val="center"/>
      </w:pPr>
      <w:bookmarkStart w:id="101" w:name="_Toc39677814"/>
      <w:r>
        <w:t>Table</w:t>
      </w:r>
      <w:r w:rsidR="00E42A0C">
        <w:t xml:space="preserve"> </w:t>
      </w:r>
      <w:fldSimple w:instr=" SEQ Table \* ARABIC ">
        <w:r w:rsidR="00E82062">
          <w:rPr>
            <w:noProof/>
          </w:rPr>
          <w:t>5</w:t>
        </w:r>
      </w:fldSimple>
      <w:r>
        <w:t xml:space="preserve"> - </w:t>
      </w:r>
      <w:r w:rsidRPr="00B506F7">
        <w:t>Concepts in WOI</w:t>
      </w:r>
      <w:bookmarkEnd w:id="101"/>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064E6AF1" w:rsidR="00F245C3" w:rsidRDefault="00F245C3" w:rsidP="00127F56">
      <w:pPr>
        <w:pStyle w:val="Caption"/>
        <w:keepNext/>
        <w:bidi w:val="0"/>
        <w:jc w:val="center"/>
      </w:pPr>
      <w:bookmarkStart w:id="102" w:name="_Toc39677815"/>
      <w:r>
        <w:lastRenderedPageBreak/>
        <w:t>Table</w:t>
      </w:r>
      <w:r w:rsidR="00E42A0C">
        <w:t xml:space="preserve"> </w:t>
      </w:r>
      <w:fldSimple w:instr=" SEQ Table \* ARABIC ">
        <w:r w:rsidR="00E82062">
          <w:rPr>
            <w:noProof/>
          </w:rPr>
          <w:t>6</w:t>
        </w:r>
      </w:fldSimple>
      <w:r>
        <w:t xml:space="preserve"> - </w:t>
      </w:r>
      <w:r w:rsidRPr="009C009A">
        <w:t>Configurations in WOI</w:t>
      </w:r>
      <w:bookmarkEnd w:id="102"/>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127F56">
      <w:pPr>
        <w:pStyle w:val="Heading2"/>
      </w:pPr>
      <w:bookmarkStart w:id="103" w:name="_Toc40520315"/>
      <w:r w:rsidRPr="00914442">
        <w:t>Evolutionary optimization with Dynamic-Window of interest</w:t>
      </w:r>
      <w:bookmarkEnd w:id="103"/>
    </w:p>
    <w:p w14:paraId="7300E3FF" w14:textId="42F4843F" w:rsidR="00DB1C1C" w:rsidRDefault="00DB1C1C" w:rsidP="00B32F42">
      <w:pPr>
        <w:pStyle w:val="Heading3"/>
      </w:pPr>
      <w:bookmarkStart w:id="104" w:name="_Toc40520316"/>
      <w:r w:rsidRPr="00B32F42">
        <w:t>Mutation</w:t>
      </w:r>
      <w:r>
        <w:t xml:space="preserve"> check</w:t>
      </w:r>
      <w:bookmarkEnd w:id="104"/>
    </w:p>
    <w:p w14:paraId="39823D87" w14:textId="4BDF01C5" w:rsidR="00D52670" w:rsidRDefault="002D6E76" w:rsidP="00DB67C5">
      <w:pPr>
        <w:bidi w:val="0"/>
      </w:pPr>
      <w:r>
        <w:t xml:space="preserve">A test has been made to check that the mutation can </w:t>
      </w:r>
      <w:r w:rsidR="00811176">
        <w:rPr>
          <w:highlight w:val="yellow"/>
        </w:rPr>
        <w:t>reach</w:t>
      </w:r>
      <w:r>
        <w:t xml:space="preserve"> all the configurations.</w:t>
      </w:r>
    </w:p>
    <w:p w14:paraId="3F87D2B4" w14:textId="5E6E4310" w:rsidR="002D6E76" w:rsidRPr="00D52670" w:rsidRDefault="00811176" w:rsidP="00DB67C5">
      <w:pPr>
        <w:bidi w:val="0"/>
      </w:pPr>
      <w:r>
        <w:t xml:space="preserve">6 concepts (can be seen in </w:t>
      </w:r>
      <w:r w:rsidRPr="00B73984">
        <w:rPr>
          <w:highlight w:val="yellow"/>
        </w:rPr>
        <w:t>Table 7</w:t>
      </w:r>
      <w:r>
        <w:t xml:space="preserve">), run for 7000 generation (the largest concept has 6720 configurations) and the local stop condition was only if all the configurations were selected by the mutation.   The test shows that in all the concepts the mutation succeeded to </w:t>
      </w:r>
      <w:r>
        <w:rPr>
          <w:highlight w:val="yellow"/>
        </w:rPr>
        <w:t>reach</w:t>
      </w:r>
      <w:r>
        <w:t xml:space="preserve"> to all the configuration, wh</w:t>
      </w:r>
      <w:r w:rsidR="00DB67C5">
        <w:t>ich</w:t>
      </w:r>
      <w:r>
        <w:t xml:space="preserve"> shows that if the algorithm didn’t select a configuration </w:t>
      </w:r>
      <w:proofErr w:type="spellStart"/>
      <w:r>
        <w:t>its</w:t>
      </w:r>
      <w:proofErr w:type="spellEnd"/>
      <w:r>
        <w:t xml:space="preserve"> because he thinks it not good enough and not because it can</w:t>
      </w:r>
      <w:r w:rsidR="00DB67C5">
        <w:t>'</w:t>
      </w:r>
      <w:r>
        <w:t xml:space="preserve">t </w:t>
      </w:r>
      <w:r>
        <w:rPr>
          <w:highlight w:val="yellow"/>
        </w:rPr>
        <w:t>reach</w:t>
      </w:r>
      <w:r>
        <w:t xml:space="preserve"> it.</w:t>
      </w:r>
    </w:p>
    <w:p w14:paraId="2D4D324D" w14:textId="78F53BB7" w:rsidR="0069346E" w:rsidRDefault="0069346E" w:rsidP="00B32F42">
      <w:pPr>
        <w:pStyle w:val="Heading3"/>
      </w:pPr>
      <w:bookmarkStart w:id="105" w:name="_Toc40520317"/>
      <w:r>
        <w:t xml:space="preserve">Mutation </w:t>
      </w:r>
      <w:r w:rsidR="00E029D3">
        <w:t>S</w:t>
      </w:r>
      <w:r>
        <w:t>election</w:t>
      </w:r>
      <w:bookmarkEnd w:id="105"/>
    </w:p>
    <w:p w14:paraId="041867CA" w14:textId="77777777" w:rsidR="00595131" w:rsidRDefault="005F3A04" w:rsidP="00133AE5">
      <w:pPr>
        <w:bidi w:val="0"/>
      </w:pPr>
      <w:r>
        <w:t xml:space="preserve">To find the best mutation method </w:t>
      </w:r>
      <w:r w:rsidRPr="00FF7C6C">
        <w:t>6</w:t>
      </w:r>
      <w:r>
        <w:t xml:space="preserve"> large concepts were chosen randomly (can be seen in </w:t>
      </w:r>
      <w:r w:rsidRPr="00B73984">
        <w:rPr>
          <w:highlight w:val="yellow"/>
        </w:rPr>
        <w:t>Table 7</w:t>
      </w:r>
      <w:r>
        <w:t xml:space="preserve">). </w:t>
      </w:r>
    </w:p>
    <w:p w14:paraId="179C7B0D" w14:textId="56C11EE7" w:rsidR="00595131" w:rsidRDefault="00595131" w:rsidP="00595131">
      <w:pPr>
        <w:pStyle w:val="Caption"/>
        <w:keepNext/>
        <w:bidi w:val="0"/>
        <w:spacing w:after="0"/>
        <w:jc w:val="center"/>
      </w:pPr>
      <w:bookmarkStart w:id="106" w:name="_Toc39677816"/>
      <w:r>
        <w:t>Table</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82062">
        <w:rPr>
          <w:noProof/>
          <w:rtl/>
        </w:rPr>
        <w:t>7</w:t>
      </w:r>
      <w:r>
        <w:rPr>
          <w:rtl/>
        </w:rPr>
        <w:fldChar w:fldCharType="end"/>
      </w:r>
      <w:r>
        <w:rPr>
          <w:noProof/>
        </w:rPr>
        <w:t xml:space="preserve">- </w:t>
      </w:r>
      <w:r w:rsidRPr="00FD5028">
        <w:rPr>
          <w:noProof/>
        </w:rPr>
        <w:t>Checked Concepts</w:t>
      </w:r>
      <w:bookmarkEnd w:id="106"/>
    </w:p>
    <w:p w14:paraId="0B9C2C0D" w14:textId="74AEA48F" w:rsidR="00595131" w:rsidRDefault="00595131" w:rsidP="002D6E76">
      <w:pPr>
        <w:bidi w:val="0"/>
      </w:pPr>
      <w:r>
        <w:rPr>
          <w:rFonts w:eastAsiaTheme="minorEastAsia"/>
          <w:noProof/>
        </w:rPr>
        <w:drawing>
          <wp:inline distT="0" distB="0" distL="0" distR="0" wp14:anchorId="4A7EE17D" wp14:editId="009D52DA">
            <wp:extent cx="5351016" cy="18288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6258065F" w14:textId="4BBC76AF" w:rsidR="00B32F42" w:rsidRDefault="00B32F42" w:rsidP="00B32F42">
      <w:pPr>
        <w:bidi w:val="0"/>
      </w:pPr>
    </w:p>
    <w:p w14:paraId="4B8665FE" w14:textId="478AEBE0" w:rsidR="00EE11CA" w:rsidRDefault="00BC6233" w:rsidP="00BC6233">
      <w:pPr>
        <w:keepNext/>
        <w:bidi w:val="0"/>
        <w:ind w:left="-630"/>
        <w:rPr>
          <w:rFonts w:asciiTheme="minorHAnsi" w:hAnsiTheme="minorHAnsi" w:cstheme="minorHAnsi"/>
        </w:rPr>
      </w:pPr>
      <w:r w:rsidRPr="00150829">
        <w:rPr>
          <w:rFonts w:asciiTheme="minorHAnsi" w:hAnsiTheme="minorHAnsi" w:cstheme="minorHAnsi"/>
        </w:rPr>
        <w:t xml:space="preserve">The selected concepts were fully sorted, all the configurations in those concepts were simulated and their results are known.  To compare the methods, each method runs 30 </w:t>
      </w:r>
      <w:r w:rsidRPr="00150829">
        <w:rPr>
          <w:rFonts w:asciiTheme="minorHAnsi" w:hAnsiTheme="minorHAnsi" w:cstheme="minorHAnsi"/>
        </w:rPr>
        <w:lastRenderedPageBreak/>
        <w:t>times, for a maximum of 1240 generations. For each method, two indices were calculated: Hyper–Volume(HV) which bigger value means better result and minimum value of the manipulability</w:t>
      </w:r>
      <w:r w:rsidR="009076C8">
        <w:rPr>
          <w:rFonts w:asciiTheme="minorHAnsi" w:hAnsiTheme="minorHAnsi" w:cstheme="minorHAnsi"/>
        </w:rPr>
        <w:t>,</w:t>
      </w:r>
      <w:r w:rsidR="009076C8" w:rsidRPr="009076C8">
        <w:rPr>
          <w:szCs w:val="24"/>
        </w:rPr>
        <w:t xml:space="preserve"> </w:t>
      </w:r>
      <w:r w:rsidR="009076C8">
        <w:rPr>
          <w:szCs w:val="24"/>
        </w:rPr>
        <w:t xml:space="preserve">this index selected because it can be shown in </w:t>
      </w:r>
      <w:r w:rsidR="009076C8" w:rsidRPr="00C376DF">
        <w:rPr>
          <w:szCs w:val="24"/>
          <w:highlight w:val="yellow"/>
        </w:rPr>
        <w:t xml:space="preserve">figure </w:t>
      </w:r>
      <w:r w:rsidR="009076C8">
        <w:rPr>
          <w:szCs w:val="24"/>
          <w:highlight w:val="yellow"/>
        </w:rPr>
        <w:t>17</w:t>
      </w:r>
      <w:r w:rsidR="009076C8">
        <w:rPr>
          <w:szCs w:val="24"/>
        </w:rPr>
        <w:t xml:space="preserve"> that big part of the results are close to 0 and the manipulability is spreading more</w:t>
      </w:r>
      <w:r w:rsidRPr="00150829">
        <w:rPr>
          <w:rFonts w:asciiTheme="minorHAnsi" w:hAnsiTheme="minorHAnsi" w:cstheme="minorHAnsi"/>
        </w:rPr>
        <w:t xml:space="preserve">.  In </w:t>
      </w:r>
      <w:r w:rsidRPr="00150829">
        <w:rPr>
          <w:rFonts w:asciiTheme="minorHAnsi" w:hAnsiTheme="minorHAnsi" w:cstheme="minorHAnsi"/>
          <w:highlight w:val="yellow"/>
        </w:rPr>
        <w:t>figure 1</w:t>
      </w:r>
      <w:r w:rsidR="009076C8">
        <w:rPr>
          <w:rFonts w:asciiTheme="minorHAnsi" w:hAnsiTheme="minorHAnsi" w:cstheme="minorHAnsi"/>
          <w:highlight w:val="yellow"/>
        </w:rPr>
        <w:t>8</w:t>
      </w:r>
      <w:r w:rsidRPr="00150829">
        <w:rPr>
          <w:rFonts w:asciiTheme="minorHAnsi" w:hAnsiTheme="minorHAnsi" w:cstheme="minorHAnsi"/>
        </w:rPr>
        <w:t xml:space="preserve"> it can be seen HV at each generation for each method.</w:t>
      </w:r>
    </w:p>
    <w:p w14:paraId="7DB26025" w14:textId="77777777" w:rsidR="009076C8" w:rsidRPr="00150829" w:rsidRDefault="009076C8" w:rsidP="009076C8">
      <w:pPr>
        <w:keepNext/>
        <w:bidi w:val="0"/>
        <w:ind w:left="-630"/>
        <w:rPr>
          <w:rFonts w:asciiTheme="minorHAnsi" w:hAnsiTheme="minorHAnsi" w:cstheme="minorHAnsi"/>
        </w:rPr>
      </w:pPr>
    </w:p>
    <w:p w14:paraId="47C76F66" w14:textId="77777777" w:rsidR="009076C8" w:rsidRDefault="009076C8" w:rsidP="009076C8">
      <w:pPr>
        <w:keepNext/>
        <w:bidi w:val="0"/>
        <w:ind w:left="-630"/>
      </w:pPr>
      <w:r>
        <w:rPr>
          <w:noProof/>
        </w:rPr>
        <w:drawing>
          <wp:inline distT="0" distB="0" distL="0" distR="0" wp14:anchorId="5CB46200" wp14:editId="2E349E1B">
            <wp:extent cx="6106160" cy="4126727"/>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5686" cy="4139924"/>
                    </a:xfrm>
                    <a:prstGeom prst="rect">
                      <a:avLst/>
                    </a:prstGeom>
                    <a:noFill/>
                    <a:ln>
                      <a:noFill/>
                    </a:ln>
                  </pic:spPr>
                </pic:pic>
              </a:graphicData>
            </a:graphic>
          </wp:inline>
        </w:drawing>
      </w:r>
    </w:p>
    <w:p w14:paraId="19DBF77F" w14:textId="317D9394" w:rsidR="00BC6233" w:rsidRDefault="009076C8" w:rsidP="009076C8">
      <w:pPr>
        <w:pStyle w:val="Caption"/>
        <w:bidi w:val="0"/>
        <w:jc w:val="center"/>
      </w:pPr>
      <w:bookmarkStart w:id="107" w:name="_Toc40520339"/>
      <w:r>
        <w:t xml:space="preserve">Figure </w:t>
      </w:r>
      <w:r w:rsidR="002B00C3">
        <w:fldChar w:fldCharType="begin"/>
      </w:r>
      <w:r w:rsidR="002B00C3">
        <w:instrText xml:space="preserve"> SEQ Figure \* ARABIC </w:instrText>
      </w:r>
      <w:r w:rsidR="002B00C3">
        <w:fldChar w:fldCharType="separate"/>
      </w:r>
      <w:r>
        <w:rPr>
          <w:noProof/>
        </w:rPr>
        <w:t>17</w:t>
      </w:r>
      <w:r w:rsidR="002B00C3">
        <w:rPr>
          <w:noProof/>
        </w:rPr>
        <w:fldChar w:fldCharType="end"/>
      </w:r>
      <w:r>
        <w:t xml:space="preserve">- </w:t>
      </w:r>
      <w:r w:rsidRPr="0091194E">
        <w:t>Concepts Full sorting</w:t>
      </w:r>
      <w:bookmarkEnd w:id="107"/>
    </w:p>
    <w:p w14:paraId="7F85472D" w14:textId="77777777" w:rsidR="009076C8" w:rsidRDefault="009076C8" w:rsidP="009076C8">
      <w:pPr>
        <w:keepNext/>
        <w:bidi w:val="0"/>
        <w:ind w:left="-630"/>
      </w:pPr>
    </w:p>
    <w:p w14:paraId="7C29C47A" w14:textId="77777777" w:rsidR="00BC6233" w:rsidRDefault="00BC6233" w:rsidP="00BC6233">
      <w:pPr>
        <w:keepNext/>
        <w:bidi w:val="0"/>
        <w:ind w:left="-993"/>
        <w:jc w:val="center"/>
      </w:pPr>
      <w:r>
        <w:rPr>
          <w:noProof/>
        </w:rPr>
        <w:drawing>
          <wp:inline distT="0" distB="0" distL="0" distR="0" wp14:anchorId="50A47297" wp14:editId="472B92B7">
            <wp:extent cx="6790055" cy="400745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809855" cy="4019144"/>
                    </a:xfrm>
                    <a:prstGeom prst="rect">
                      <a:avLst/>
                    </a:prstGeom>
                    <a:noFill/>
                  </pic:spPr>
                </pic:pic>
              </a:graphicData>
            </a:graphic>
          </wp:inline>
        </w:drawing>
      </w:r>
    </w:p>
    <w:p w14:paraId="171EA0D8" w14:textId="79166AD1" w:rsidR="00BC6233" w:rsidRDefault="00BC6233" w:rsidP="00BC6233">
      <w:pPr>
        <w:pStyle w:val="Caption"/>
        <w:bidi w:val="0"/>
        <w:jc w:val="center"/>
      </w:pPr>
      <w:bookmarkStart w:id="108" w:name="_Toc40520340"/>
      <w:r>
        <w:t xml:space="preserve">Figure </w:t>
      </w:r>
      <w:fldSimple w:instr=" SEQ Figure \* ARABIC ">
        <w:r w:rsidR="009076C8">
          <w:rPr>
            <w:noProof/>
          </w:rPr>
          <w:t>18</w:t>
        </w:r>
      </w:fldSimple>
      <w:r>
        <w:t xml:space="preserve"> - </w:t>
      </w:r>
      <w:proofErr w:type="spellStart"/>
      <w:r w:rsidRPr="0073017F">
        <w:t>HyperVolume</w:t>
      </w:r>
      <w:proofErr w:type="spellEnd"/>
      <w:r w:rsidRPr="0073017F">
        <w:t xml:space="preserve"> Vs Generation</w:t>
      </w:r>
      <w:bookmarkEnd w:id="108"/>
    </w:p>
    <w:p w14:paraId="38C93C1F" w14:textId="7A27A163" w:rsidR="00B82906" w:rsidRPr="00B82906" w:rsidRDefault="00B82906" w:rsidP="00B82906">
      <w:pPr>
        <w:keepNext/>
        <w:bidi w:val="0"/>
        <w:ind w:left="-630"/>
      </w:pPr>
      <w:r w:rsidRPr="00B82906">
        <w:lastRenderedPageBreak/>
        <w:t xml:space="preserve">In </w:t>
      </w:r>
      <w:r w:rsidRPr="002A3598">
        <w:rPr>
          <w:highlight w:val="yellow"/>
        </w:rPr>
        <w:t xml:space="preserve">figure </w:t>
      </w:r>
      <w:r w:rsidR="009076C8">
        <w:rPr>
          <w:highlight w:val="yellow"/>
        </w:rPr>
        <w:t>19</w:t>
      </w:r>
      <w:r w:rsidRPr="00B82906">
        <w:t xml:space="preserve"> it can be seen minimum manipulability at each generation for each method.</w:t>
      </w:r>
    </w:p>
    <w:p w14:paraId="1B1448DB" w14:textId="511076C5" w:rsidR="00B82906" w:rsidRDefault="00B82906" w:rsidP="00B82906">
      <w:pPr>
        <w:keepNext/>
        <w:bidi w:val="0"/>
        <w:ind w:left="-630"/>
      </w:pPr>
      <w:r w:rsidRPr="00B82906">
        <w:t>From those figures, it can be seen that the most significant changes have occurred in the first 300 generations. Another thing that can be seen that except for the regular stop condition, all the stop conditions get their final position until generation number 200.</w:t>
      </w:r>
    </w:p>
    <w:p w14:paraId="7FA93456" w14:textId="623AABB6" w:rsidR="002A3598" w:rsidRDefault="002A3598" w:rsidP="002A3598">
      <w:pPr>
        <w:keepNext/>
        <w:bidi w:val="0"/>
        <w:ind w:left="-630"/>
      </w:pPr>
    </w:p>
    <w:p w14:paraId="74A63E99" w14:textId="77777777" w:rsidR="002A3598" w:rsidRDefault="002A3598" w:rsidP="002A3598">
      <w:pPr>
        <w:keepNext/>
        <w:bidi w:val="0"/>
        <w:ind w:left="-851"/>
      </w:pPr>
      <w:r w:rsidRPr="00341D38">
        <w:rPr>
          <w:noProof/>
          <w:szCs w:val="24"/>
        </w:rPr>
        <w:drawing>
          <wp:inline distT="0" distB="0" distL="0" distR="0" wp14:anchorId="6A8151BF" wp14:editId="3DAEF330">
            <wp:extent cx="6467633" cy="3586039"/>
            <wp:effectExtent l="0" t="0" r="0" b="0"/>
            <wp:docPr id="224" name="Picture 224" descr="C:\Tamir\Personal\master\Master_git\Master\general\Genetic algorithm\check\Minimum_ManipulabilityVsGen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amir\Personal\master\Master_git\Master\general\Genetic algorithm\check\Minimum_ManipulabilityVsGeneratio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598" t="4743" r="1814" b="1616"/>
                    <a:stretch/>
                  </pic:blipFill>
                  <pic:spPr bwMode="auto">
                    <a:xfrm>
                      <a:off x="0" y="0"/>
                      <a:ext cx="6495570" cy="3601529"/>
                    </a:xfrm>
                    <a:prstGeom prst="rect">
                      <a:avLst/>
                    </a:prstGeom>
                    <a:noFill/>
                    <a:ln>
                      <a:noFill/>
                    </a:ln>
                    <a:extLst>
                      <a:ext uri="{53640926-AAD7-44D8-BBD7-CCE9431645EC}">
                        <a14:shadowObscured xmlns:a14="http://schemas.microsoft.com/office/drawing/2010/main"/>
                      </a:ext>
                    </a:extLst>
                  </pic:spPr>
                </pic:pic>
              </a:graphicData>
            </a:graphic>
          </wp:inline>
        </w:drawing>
      </w:r>
    </w:p>
    <w:p w14:paraId="7FDA5AC0" w14:textId="273CA780" w:rsidR="002A3598" w:rsidRPr="00B82906" w:rsidRDefault="002A3598" w:rsidP="002A3598">
      <w:pPr>
        <w:pStyle w:val="Caption"/>
        <w:bidi w:val="0"/>
        <w:jc w:val="center"/>
      </w:pPr>
      <w:bookmarkStart w:id="109" w:name="_Toc40520341"/>
      <w:r>
        <w:t xml:space="preserve">Figure </w:t>
      </w:r>
      <w:fldSimple w:instr=" SEQ Figure \* ARABIC ">
        <w:r w:rsidR="009076C8">
          <w:rPr>
            <w:noProof/>
          </w:rPr>
          <w:t>19</w:t>
        </w:r>
      </w:fldSimple>
      <w:r>
        <w:t xml:space="preserve"> - </w:t>
      </w:r>
      <w:r w:rsidRPr="00E84A31">
        <w:t>Minimum Manipulability Vs Generation</w:t>
      </w:r>
      <w:bookmarkEnd w:id="109"/>
    </w:p>
    <w:p w14:paraId="1D1730C4" w14:textId="429BDFB9" w:rsidR="004C1F57" w:rsidRDefault="004C1F57" w:rsidP="004C1F57">
      <w:pPr>
        <w:bidi w:val="0"/>
      </w:pPr>
      <w:r>
        <w:t xml:space="preserve">To compare the algorithms Wilcoxon test was applied over the results of each method of the 30 runs.  Wilcoxon test return P-Value, which P-Value lower than 0.05 means there is a </w:t>
      </w:r>
      <w:r w:rsidRPr="00FB052D">
        <w:t>statistical significance</w:t>
      </w:r>
      <w:r>
        <w:t xml:space="preserve"> that one method its better than another. For the HV index - from </w:t>
      </w:r>
      <w:r w:rsidRPr="0052540F">
        <w:rPr>
          <w:highlight w:val="yellow"/>
        </w:rPr>
        <w:t xml:space="preserve">figure </w:t>
      </w:r>
      <w:r w:rsidR="00885FAE">
        <w:rPr>
          <w:highlight w:val="yellow"/>
        </w:rPr>
        <w:t>20</w:t>
      </w:r>
      <w:r w:rsidR="00DB4D17">
        <w:t xml:space="preserve"> and </w:t>
      </w:r>
      <w:r w:rsidR="00DB4D17" w:rsidRPr="00DB4D17">
        <w:rPr>
          <w:highlight w:val="yellow"/>
        </w:rPr>
        <w:t xml:space="preserve">figure </w:t>
      </w:r>
      <w:r w:rsidR="00885FAE">
        <w:rPr>
          <w:highlight w:val="yellow"/>
        </w:rPr>
        <w:t>22</w:t>
      </w:r>
      <w:r>
        <w:t xml:space="preserve"> it can be seen that methods with the same stop conditions are in the same population. The selected methods are with the highest </w:t>
      </w:r>
      <w:r w:rsidR="0043065E">
        <w:t xml:space="preserve">HV </w:t>
      </w:r>
      <w:r>
        <w:t>median (f</w:t>
      </w:r>
      <w:r w:rsidRPr="0052540F">
        <w:rPr>
          <w:highlight w:val="yellow"/>
        </w:rPr>
        <w:t xml:space="preserve">igure </w:t>
      </w:r>
      <w:r w:rsidR="0043065E">
        <w:rPr>
          <w:highlight w:val="yellow"/>
        </w:rPr>
        <w:t>2</w:t>
      </w:r>
      <w:r w:rsidR="00933FE1">
        <w:rPr>
          <w:highlight w:val="yellow"/>
        </w:rPr>
        <w:t>1</w:t>
      </w:r>
      <w:r>
        <w:t>)</w:t>
      </w:r>
      <w:r w:rsidR="0043065E">
        <w:t xml:space="preserve"> and </w:t>
      </w:r>
      <w:r w:rsidR="007B076D">
        <w:t xml:space="preserve">the </w:t>
      </w:r>
      <w:r w:rsidR="0043065E">
        <w:t xml:space="preserve">lowest Min-Manipulability </w:t>
      </w:r>
      <w:proofErr w:type="gramStart"/>
      <w:r w:rsidR="0043065E">
        <w:t>median</w:t>
      </w:r>
      <w:r w:rsidR="0043065E" w:rsidRPr="0043065E">
        <w:rPr>
          <w:highlight w:val="yellow"/>
        </w:rPr>
        <w:t>(</w:t>
      </w:r>
      <w:proofErr w:type="gramEnd"/>
      <w:r w:rsidR="0043065E" w:rsidRPr="0043065E">
        <w:rPr>
          <w:highlight w:val="yellow"/>
        </w:rPr>
        <w:t>figure 2</w:t>
      </w:r>
      <w:r w:rsidR="00933FE1">
        <w:rPr>
          <w:highlight w:val="yellow"/>
        </w:rPr>
        <w:t>3</w:t>
      </w:r>
      <w:r w:rsidR="0043065E">
        <w:t>)</w:t>
      </w:r>
      <w:r>
        <w:t>.  It can be seen that the regular stop condition (which simulate the Fair resource allocation method), gives the best results, but between the mutation methods, there is no statistical significance for any method.  But because of this test compare only six fully sort concepts, the disadvantages of the fair method don’t take into account, such as the simulation time, and the number of concepts to optimize which will make the algorithm to stop early, after about 150-200 generations.</w:t>
      </w:r>
    </w:p>
    <w:p w14:paraId="1DB691D2" w14:textId="77777777" w:rsidR="004C1F57" w:rsidRDefault="004C1F57" w:rsidP="004C1F57">
      <w:pPr>
        <w:bidi w:val="0"/>
      </w:pPr>
      <w:r>
        <w:t>For the Regular stop condition, the selected method is Regular-Combined.</w:t>
      </w:r>
    </w:p>
    <w:p w14:paraId="0004DBC4" w14:textId="37C82FB2" w:rsidR="004C1F57" w:rsidRDefault="004C1F57" w:rsidP="004C1F57">
      <w:pPr>
        <w:bidi w:val="0"/>
      </w:pPr>
      <w:r>
        <w:t xml:space="preserve">From </w:t>
      </w:r>
      <w:r w:rsidRPr="004D7D7B">
        <w:rPr>
          <w:highlight w:val="yellow"/>
        </w:rPr>
        <w:t>figure</w:t>
      </w:r>
      <w:r w:rsidR="007B076D">
        <w:rPr>
          <w:highlight w:val="yellow"/>
        </w:rPr>
        <w:t>s 2</w:t>
      </w:r>
      <w:r w:rsidR="00933FE1">
        <w:rPr>
          <w:highlight w:val="yellow"/>
        </w:rPr>
        <w:t>1</w:t>
      </w:r>
      <w:r w:rsidR="007B076D">
        <w:rPr>
          <w:highlight w:val="yellow"/>
        </w:rPr>
        <w:t xml:space="preserve"> and 2</w:t>
      </w:r>
      <w:r w:rsidR="00933FE1">
        <w:rPr>
          <w:highlight w:val="yellow"/>
        </w:rPr>
        <w:t>3</w:t>
      </w:r>
      <w:r w:rsidR="000678C9">
        <w:rPr>
          <w:highlight w:val="yellow"/>
        </w:rPr>
        <w:t>,</w:t>
      </w:r>
      <w:r>
        <w:t xml:space="preserve"> it can be seen that the 3 best methods that not in the regular stop condition are: Aggressive-Combine, Aggressive-Exploration, Ease-Exploration, in this order.</w:t>
      </w:r>
    </w:p>
    <w:p w14:paraId="556FA3B3" w14:textId="6F6F50E5" w:rsidR="004C1F57" w:rsidRDefault="004C1F57" w:rsidP="004C1F57">
      <w:pPr>
        <w:bidi w:val="0"/>
      </w:pPr>
      <w:r>
        <w:lastRenderedPageBreak/>
        <w:t xml:space="preserve">From </w:t>
      </w:r>
      <w:r w:rsidRPr="00036594">
        <w:rPr>
          <w:highlight w:val="yellow"/>
        </w:rPr>
        <w:t>figure</w:t>
      </w:r>
      <w:r w:rsidR="00EA531D">
        <w:rPr>
          <w:highlight w:val="yellow"/>
        </w:rPr>
        <w:t xml:space="preserve">s </w:t>
      </w:r>
      <w:r w:rsidR="00811962">
        <w:rPr>
          <w:highlight w:val="yellow"/>
        </w:rPr>
        <w:t>20</w:t>
      </w:r>
      <w:r w:rsidR="00EA531D">
        <w:rPr>
          <w:highlight w:val="yellow"/>
        </w:rPr>
        <w:t xml:space="preserve"> and 2</w:t>
      </w:r>
      <w:r w:rsidR="00811962">
        <w:rPr>
          <w:highlight w:val="yellow"/>
        </w:rPr>
        <w:t>2</w:t>
      </w:r>
      <w:r w:rsidR="00EA531D">
        <w:rPr>
          <w:highlight w:val="yellow"/>
        </w:rPr>
        <w:t>,</w:t>
      </w:r>
      <w:r>
        <w:t xml:space="preserve"> it can be seen that Aggressive-Exploration is a statistical significance better then Ease-Exploration, but there is no clear decision between Aggressive-Combine and Aggressive-Exploration, the Aggressive-Combine method was selected because in Aggressive stop condition the algorithm will reach to a high number of generation( can reach to even more than 1000 generations) and in advanced generation more exploration is preferred.</w:t>
      </w:r>
    </w:p>
    <w:p w14:paraId="36E7FE65" w14:textId="77777777" w:rsidR="004C1F57" w:rsidRDefault="004C1F57" w:rsidP="004C1F57">
      <w:pPr>
        <w:bidi w:val="0"/>
      </w:pPr>
      <w:r>
        <w:t>The two selected methods (Aggressive-Combine, Regular-Combined) will also be compared with the Random method at each stop condition.</w:t>
      </w:r>
    </w:p>
    <w:p w14:paraId="5232D531" w14:textId="2ED12330" w:rsidR="00BC6233" w:rsidRDefault="00BC6233" w:rsidP="00BC6233">
      <w:pPr>
        <w:keepNext/>
        <w:bidi w:val="0"/>
        <w:ind w:left="-630"/>
        <w:rPr>
          <w:strike/>
        </w:rPr>
      </w:pPr>
    </w:p>
    <w:p w14:paraId="7897C214" w14:textId="77777777" w:rsidR="004C1F57" w:rsidRDefault="004C1F57" w:rsidP="004C1F57">
      <w:pPr>
        <w:keepNext/>
        <w:bidi w:val="0"/>
        <w:ind w:left="-630"/>
      </w:pPr>
      <w:r>
        <w:rPr>
          <w:noProof/>
          <w:szCs w:val="24"/>
        </w:rPr>
        <w:drawing>
          <wp:inline distT="0" distB="0" distL="0" distR="0" wp14:anchorId="45277BE0" wp14:editId="44940E57">
            <wp:extent cx="6264310" cy="4015409"/>
            <wp:effectExtent l="0" t="0" r="317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4522" r="39670"/>
                    <a:stretch/>
                  </pic:blipFill>
                  <pic:spPr bwMode="auto">
                    <a:xfrm>
                      <a:off x="0" y="0"/>
                      <a:ext cx="6296910" cy="4036306"/>
                    </a:xfrm>
                    <a:prstGeom prst="rect">
                      <a:avLst/>
                    </a:prstGeom>
                    <a:noFill/>
                    <a:ln>
                      <a:noFill/>
                    </a:ln>
                    <a:extLst>
                      <a:ext uri="{53640926-AAD7-44D8-BBD7-CCE9431645EC}">
                        <a14:shadowObscured xmlns:a14="http://schemas.microsoft.com/office/drawing/2010/main"/>
                      </a:ext>
                    </a:extLst>
                  </pic:spPr>
                </pic:pic>
              </a:graphicData>
            </a:graphic>
          </wp:inline>
        </w:drawing>
      </w:r>
    </w:p>
    <w:p w14:paraId="283FAC2D" w14:textId="5DEC6005" w:rsidR="004C1F57" w:rsidRDefault="004C1F57" w:rsidP="004C1F57">
      <w:pPr>
        <w:pStyle w:val="Caption"/>
        <w:bidi w:val="0"/>
        <w:jc w:val="center"/>
      </w:pPr>
      <w:bookmarkStart w:id="110" w:name="_Toc40520342"/>
      <w:r>
        <w:t xml:space="preserve">Figure </w:t>
      </w:r>
      <w:fldSimple w:instr=" SEQ Figure \* ARABIC ">
        <w:r w:rsidR="009076C8">
          <w:rPr>
            <w:noProof/>
          </w:rPr>
          <w:t>20</w:t>
        </w:r>
      </w:fldSimple>
      <w:r>
        <w:t xml:space="preserve"> - </w:t>
      </w:r>
      <w:r w:rsidRPr="005E7953">
        <w:t>Wilcoxon: HV</w:t>
      </w:r>
      <w:bookmarkEnd w:id="110"/>
    </w:p>
    <w:p w14:paraId="398400F1" w14:textId="1824FA51" w:rsidR="001643B7" w:rsidRDefault="001643B7" w:rsidP="001643B7">
      <w:pPr>
        <w:bidi w:val="0"/>
      </w:pPr>
    </w:p>
    <w:p w14:paraId="242F533C" w14:textId="77777777" w:rsidR="001643B7" w:rsidRDefault="001643B7" w:rsidP="001643B7">
      <w:pPr>
        <w:keepNext/>
        <w:bidi w:val="0"/>
        <w:ind w:left="-567"/>
      </w:pPr>
      <w:r>
        <w:rPr>
          <w:noProof/>
          <w:szCs w:val="24"/>
        </w:rPr>
        <w:lastRenderedPageBreak/>
        <w:drawing>
          <wp:inline distT="0" distB="0" distL="0" distR="0" wp14:anchorId="48386876" wp14:editId="3B39F230">
            <wp:extent cx="6361043" cy="3513416"/>
            <wp:effectExtent l="0" t="0" r="190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586" r="5484"/>
                    <a:stretch/>
                  </pic:blipFill>
                  <pic:spPr bwMode="auto">
                    <a:xfrm>
                      <a:off x="0" y="0"/>
                      <a:ext cx="6453941" cy="3564727"/>
                    </a:xfrm>
                    <a:prstGeom prst="rect">
                      <a:avLst/>
                    </a:prstGeom>
                    <a:noFill/>
                    <a:ln>
                      <a:noFill/>
                    </a:ln>
                    <a:extLst>
                      <a:ext uri="{53640926-AAD7-44D8-BBD7-CCE9431645EC}">
                        <a14:shadowObscured xmlns:a14="http://schemas.microsoft.com/office/drawing/2010/main"/>
                      </a:ext>
                    </a:extLst>
                  </pic:spPr>
                </pic:pic>
              </a:graphicData>
            </a:graphic>
          </wp:inline>
        </w:drawing>
      </w:r>
    </w:p>
    <w:p w14:paraId="3889B6B4" w14:textId="2791303C" w:rsidR="00EE11CA" w:rsidRPr="0061296E" w:rsidRDefault="001643B7" w:rsidP="0061296E">
      <w:pPr>
        <w:pStyle w:val="Caption"/>
        <w:bidi w:val="0"/>
        <w:jc w:val="center"/>
      </w:pPr>
      <w:bookmarkStart w:id="111" w:name="_Toc40520343"/>
      <w:r>
        <w:t xml:space="preserve">Figure </w:t>
      </w:r>
      <w:fldSimple w:instr=" SEQ Figure \* ARABIC ">
        <w:r w:rsidR="009076C8">
          <w:rPr>
            <w:noProof/>
          </w:rPr>
          <w:t>21</w:t>
        </w:r>
      </w:fldSimple>
      <w:r>
        <w:t xml:space="preserve"> - </w:t>
      </w:r>
      <w:r w:rsidRPr="007E56F5">
        <w:t>Median: HV</w:t>
      </w:r>
      <w:bookmarkEnd w:id="111"/>
    </w:p>
    <w:p w14:paraId="4BA6E349" w14:textId="77777777" w:rsidR="0061296E" w:rsidRDefault="0061296E" w:rsidP="0061296E">
      <w:pPr>
        <w:keepNext/>
        <w:bidi w:val="0"/>
        <w:ind w:left="-567"/>
      </w:pPr>
      <w:r w:rsidRPr="000E7737">
        <w:rPr>
          <w:noProof/>
        </w:rPr>
        <w:drawing>
          <wp:inline distT="0" distB="0" distL="0" distR="0" wp14:anchorId="429F5394" wp14:editId="03248C99">
            <wp:extent cx="6455488" cy="3991555"/>
            <wp:effectExtent l="0" t="0" r="2540" b="952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amir\Personal\master\Master_git\Master\general\Genetic algorithm\check\Minimum_Manipulability.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5197" r="39120"/>
                    <a:stretch/>
                  </pic:blipFill>
                  <pic:spPr bwMode="auto">
                    <a:xfrm>
                      <a:off x="0" y="0"/>
                      <a:ext cx="6501031" cy="4019715"/>
                    </a:xfrm>
                    <a:prstGeom prst="rect">
                      <a:avLst/>
                    </a:prstGeom>
                    <a:noFill/>
                    <a:ln>
                      <a:noFill/>
                    </a:ln>
                    <a:extLst>
                      <a:ext uri="{53640926-AAD7-44D8-BBD7-CCE9431645EC}">
                        <a14:shadowObscured xmlns:a14="http://schemas.microsoft.com/office/drawing/2010/main"/>
                      </a:ext>
                    </a:extLst>
                  </pic:spPr>
                </pic:pic>
              </a:graphicData>
            </a:graphic>
          </wp:inline>
        </w:drawing>
      </w:r>
    </w:p>
    <w:p w14:paraId="120111EB" w14:textId="5C9A0032" w:rsidR="0061296E" w:rsidRPr="00363949" w:rsidRDefault="0061296E" w:rsidP="0061296E">
      <w:pPr>
        <w:pStyle w:val="Caption"/>
        <w:bidi w:val="0"/>
        <w:jc w:val="center"/>
        <w:rPr>
          <w:strike/>
        </w:rPr>
      </w:pPr>
      <w:bookmarkStart w:id="112" w:name="_Toc40520344"/>
      <w:r>
        <w:t xml:space="preserve">Figure </w:t>
      </w:r>
      <w:fldSimple w:instr=" SEQ Figure \* ARABIC ">
        <w:r w:rsidR="009076C8">
          <w:rPr>
            <w:noProof/>
          </w:rPr>
          <w:t>22</w:t>
        </w:r>
      </w:fldSimple>
      <w:r>
        <w:t xml:space="preserve"> - </w:t>
      </w:r>
      <w:r w:rsidRPr="0077734C">
        <w:t>Wilcoxon: Min Manipulability</w:t>
      </w:r>
      <w:bookmarkEnd w:id="112"/>
    </w:p>
    <w:p w14:paraId="542D7700" w14:textId="77777777" w:rsidR="00E025FE" w:rsidRDefault="00E025FE" w:rsidP="00E025FE">
      <w:pPr>
        <w:keepNext/>
        <w:bidi w:val="0"/>
        <w:ind w:left="-567"/>
      </w:pPr>
      <w:r w:rsidRPr="000E7737">
        <w:rPr>
          <w:noProof/>
        </w:rPr>
        <w:lastRenderedPageBreak/>
        <w:drawing>
          <wp:inline distT="0" distB="0" distL="0" distR="0" wp14:anchorId="60CE80CA" wp14:editId="595CD1CF">
            <wp:extent cx="6225540" cy="3570136"/>
            <wp:effectExtent l="0" t="0" r="381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amir\Personal\master\Master_git\Master\general\Genetic algorithm\check\Minimum_Manipulability.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257758" cy="3588612"/>
                    </a:xfrm>
                    <a:prstGeom prst="rect">
                      <a:avLst/>
                    </a:prstGeom>
                    <a:noFill/>
                    <a:ln>
                      <a:noFill/>
                    </a:ln>
                    <a:extLst>
                      <a:ext uri="{53640926-AAD7-44D8-BBD7-CCE9431645EC}">
                        <a14:shadowObscured xmlns:a14="http://schemas.microsoft.com/office/drawing/2010/main"/>
                      </a:ext>
                    </a:extLst>
                  </pic:spPr>
                </pic:pic>
              </a:graphicData>
            </a:graphic>
          </wp:inline>
        </w:drawing>
      </w:r>
    </w:p>
    <w:p w14:paraId="749271A4" w14:textId="0A31849F" w:rsidR="0061296E" w:rsidRDefault="00E025FE" w:rsidP="00E025FE">
      <w:pPr>
        <w:pStyle w:val="Caption"/>
        <w:bidi w:val="0"/>
        <w:jc w:val="center"/>
        <w:rPr>
          <w:strike/>
        </w:rPr>
      </w:pPr>
      <w:bookmarkStart w:id="113" w:name="_Toc40520345"/>
      <w:r>
        <w:t xml:space="preserve">Figure </w:t>
      </w:r>
      <w:fldSimple w:instr=" SEQ Figure \* ARABIC ">
        <w:r w:rsidR="009076C8">
          <w:rPr>
            <w:noProof/>
          </w:rPr>
          <w:t>23</w:t>
        </w:r>
      </w:fldSimple>
      <w:r>
        <w:t xml:space="preserve"> </w:t>
      </w:r>
      <w:proofErr w:type="gramStart"/>
      <w:r>
        <w:t xml:space="preserve">- </w:t>
      </w:r>
      <w:r w:rsidRPr="00EC3B5C">
        <w:t xml:space="preserve"> Median</w:t>
      </w:r>
      <w:proofErr w:type="gramEnd"/>
      <w:r w:rsidRPr="00EC3B5C">
        <w:t>: Min Manipulability</w:t>
      </w:r>
      <w:bookmarkEnd w:id="113"/>
    </w:p>
    <w:p w14:paraId="7BBAF07A" w14:textId="77777777" w:rsidR="0061296E" w:rsidRPr="00363949" w:rsidRDefault="0061296E" w:rsidP="0061296E">
      <w:pPr>
        <w:keepNext/>
        <w:bidi w:val="0"/>
        <w:rPr>
          <w:strike/>
        </w:rPr>
      </w:pPr>
    </w:p>
    <w:p w14:paraId="571ABE58" w14:textId="77777777" w:rsidR="004A0608" w:rsidRDefault="004A0608" w:rsidP="00B32F42">
      <w:pPr>
        <w:pStyle w:val="Heading3"/>
      </w:pPr>
      <w:bookmarkStart w:id="114" w:name="_Toc40520318"/>
      <w:r w:rsidRPr="00914442">
        <w:t>Resource Allocation</w:t>
      </w:r>
      <w:r>
        <w:t xml:space="preserve"> – Greedy Method</w:t>
      </w:r>
      <w:bookmarkEnd w:id="114"/>
    </w:p>
    <w:p w14:paraId="6986C42D" w14:textId="5546FBBB" w:rsidR="00200A57" w:rsidRDefault="004A0608" w:rsidP="00C1241E">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C1241E">
        <w:rPr>
          <w:highlight w:val="yellow"/>
        </w:rPr>
        <w:t>2</w:t>
      </w:r>
      <w:r w:rsidR="00FF77C1">
        <w:rPr>
          <w:highlight w:val="yellow"/>
        </w:rPr>
        <w:t>4</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7B3C06A7" w14:textId="44D24677" w:rsidR="00200A57" w:rsidRDefault="00200A57" w:rsidP="00595131">
      <w:pPr>
        <w:bidi w:val="0"/>
        <w:rPr>
          <w:rFonts w:eastAsiaTheme="minorEastAsia"/>
        </w:rPr>
      </w:pPr>
    </w:p>
    <w:p w14:paraId="1CE4B76F" w14:textId="77777777" w:rsidR="00200A57" w:rsidRDefault="00200A57" w:rsidP="00127F56">
      <w:pPr>
        <w:keepNext/>
        <w:bidi w:val="0"/>
        <w:ind w:left="-567"/>
        <w:jc w:val="center"/>
      </w:pPr>
      <w:r>
        <w:rPr>
          <w:noProof/>
        </w:rPr>
        <w:lastRenderedPageBreak/>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41CD6CE" w14:textId="3E28E0E1" w:rsidR="004A0608" w:rsidRPr="002339EC" w:rsidRDefault="00200A57" w:rsidP="002339EC">
      <w:pPr>
        <w:pStyle w:val="Caption"/>
        <w:bidi w:val="0"/>
        <w:jc w:val="center"/>
        <w:rPr>
          <w:rFonts w:eastAsiaTheme="minorEastAsia"/>
        </w:rPr>
      </w:pPr>
      <w:bookmarkStart w:id="115" w:name="_Toc40520346"/>
      <w:r>
        <w:t xml:space="preserve">Figure </w:t>
      </w:r>
      <w:fldSimple w:instr=" SEQ Figure \* ARABIC ">
        <w:r w:rsidR="009076C8">
          <w:rPr>
            <w:noProof/>
          </w:rPr>
          <w:t>24</w:t>
        </w:r>
      </w:fldSimple>
      <w:r>
        <w:t xml:space="preserve"> - Greedy method - parameters check</w:t>
      </w:r>
      <w:bookmarkEnd w:id="115"/>
    </w:p>
    <w:p w14:paraId="51696C56" w14:textId="77777777" w:rsidR="004A0608" w:rsidRPr="003D1FA2" w:rsidRDefault="004A0608" w:rsidP="00B32F42">
      <w:pPr>
        <w:pStyle w:val="Heading3"/>
      </w:pPr>
      <w:bookmarkStart w:id="116" w:name="_Toc40520319"/>
      <w:r w:rsidRPr="00914442">
        <w:t>Resource Allocation</w:t>
      </w:r>
      <w:r>
        <w:t xml:space="preserve"> – Fair Method</w:t>
      </w:r>
      <w:bookmarkEnd w:id="116"/>
    </w:p>
    <w:p w14:paraId="7C12A2B2" w14:textId="5254D8D7" w:rsidR="004A0608" w:rsidRDefault="000C388F" w:rsidP="00127F56">
      <w:pPr>
        <w:bidi w:val="0"/>
        <w:contextualSpacing/>
        <w:rPr>
          <w:rFonts w:asciiTheme="minorHAnsi" w:hAnsiTheme="minorHAnsi" w:cstheme="minorHAnsi"/>
        </w:rPr>
      </w:pPr>
      <w:r>
        <w:rPr>
          <w:rFonts w:asciiTheme="minorHAnsi" w:hAnsiTheme="minorHAnsi" w:cstheme="minorHAnsi"/>
        </w:rPr>
        <w:t xml:space="preserve">The fair method ran in 3 VM, in parallel, for 7 days. </w:t>
      </w:r>
    </w:p>
    <w:p w14:paraId="1C0F9C87" w14:textId="51952CC0" w:rsidR="000C388F" w:rsidRDefault="000C388F" w:rsidP="000C388F">
      <w:pPr>
        <w:bidi w:val="0"/>
        <w:contextualSpacing/>
        <w:rPr>
          <w:rFonts w:asciiTheme="minorHAnsi" w:hAnsiTheme="minorHAnsi" w:cstheme="minorHAnsi"/>
        </w:rPr>
      </w:pPr>
      <w:r>
        <w:rPr>
          <w:rFonts w:asciiTheme="minorHAnsi" w:hAnsiTheme="minorHAnsi" w:cstheme="minorHAnsi"/>
        </w:rPr>
        <w:t>In VM number 1 the algorithm passed 231 generations</w:t>
      </w:r>
      <w:r w:rsidR="00E05AD9">
        <w:rPr>
          <w:rFonts w:asciiTheme="minorHAnsi" w:hAnsiTheme="minorHAnsi" w:cstheme="minorHAnsi"/>
        </w:rPr>
        <w:t xml:space="preserve"> and 2 points from the initial DWOI changed. </w:t>
      </w:r>
      <w:r>
        <w:rPr>
          <w:rFonts w:asciiTheme="minorHAnsi" w:hAnsiTheme="minorHAnsi" w:cstheme="minorHAnsi"/>
        </w:rPr>
        <w:t xml:space="preserve"> </w:t>
      </w:r>
      <w:r w:rsidR="00E05AD9">
        <w:rPr>
          <w:rFonts w:asciiTheme="minorHAnsi" w:hAnsiTheme="minorHAnsi" w:cstheme="minorHAnsi"/>
        </w:rPr>
        <w:t>I</w:t>
      </w:r>
      <w:r>
        <w:rPr>
          <w:rFonts w:asciiTheme="minorHAnsi" w:hAnsiTheme="minorHAnsi" w:cstheme="minorHAnsi"/>
        </w:rPr>
        <w:t>n VM number 2 passed 196 generations</w:t>
      </w:r>
      <w:r w:rsidR="00E05AD9" w:rsidRPr="00E05AD9">
        <w:rPr>
          <w:rFonts w:asciiTheme="minorHAnsi" w:hAnsiTheme="minorHAnsi" w:cstheme="minorHAnsi"/>
        </w:rPr>
        <w:t xml:space="preserve"> </w:t>
      </w:r>
      <w:r w:rsidR="00E05AD9">
        <w:rPr>
          <w:rFonts w:asciiTheme="minorHAnsi" w:hAnsiTheme="minorHAnsi" w:cstheme="minorHAnsi"/>
        </w:rPr>
        <w:t xml:space="preserve">and 3 points from the initial DWOI changed, </w:t>
      </w:r>
      <w:r>
        <w:rPr>
          <w:rFonts w:asciiTheme="minorHAnsi" w:hAnsiTheme="minorHAnsi" w:cstheme="minorHAnsi"/>
        </w:rPr>
        <w:t>and in VM number</w:t>
      </w:r>
      <w:r w:rsidR="00E05AD9">
        <w:rPr>
          <w:rFonts w:asciiTheme="minorHAnsi" w:hAnsiTheme="minorHAnsi" w:cstheme="minorHAnsi"/>
        </w:rPr>
        <w:t xml:space="preserve"> </w:t>
      </w:r>
      <w:r>
        <w:rPr>
          <w:rFonts w:asciiTheme="minorHAnsi" w:hAnsiTheme="minorHAnsi" w:cstheme="minorHAnsi"/>
        </w:rPr>
        <w:t>3</w:t>
      </w:r>
      <w:r w:rsidR="00E05AD9">
        <w:rPr>
          <w:rFonts w:asciiTheme="minorHAnsi" w:hAnsiTheme="minorHAnsi" w:cstheme="minorHAnsi"/>
        </w:rPr>
        <w:t xml:space="preserve"> passed 183 generations but the initial DWOI doesn’t change</w:t>
      </w:r>
      <w:r>
        <w:rPr>
          <w:rFonts w:asciiTheme="minorHAnsi" w:hAnsiTheme="minorHAnsi" w:cstheme="minorHAnsi"/>
        </w:rPr>
        <w:t>.</w:t>
      </w:r>
    </w:p>
    <w:p w14:paraId="62E29BBD" w14:textId="15A38A6A" w:rsidR="002339EC" w:rsidRDefault="002339EC" w:rsidP="00A54969">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sidR="00A54969">
        <w:rPr>
          <w:rFonts w:asciiTheme="minorHAnsi" w:hAnsiTheme="minorHAnsi" w:cstheme="minorHAnsi"/>
          <w:highlight w:val="yellow"/>
        </w:rPr>
        <w:t>2</w:t>
      </w:r>
      <w:r w:rsidR="00F93A3F">
        <w:rPr>
          <w:rFonts w:asciiTheme="minorHAnsi" w:hAnsiTheme="minorHAnsi" w:cstheme="minorHAnsi"/>
          <w:highlight w:val="yellow"/>
        </w:rPr>
        <w:t>5</w:t>
      </w:r>
      <w:r>
        <w:rPr>
          <w:rFonts w:asciiTheme="minorHAnsi" w:hAnsiTheme="minorHAnsi" w:cstheme="minorHAnsi"/>
        </w:rPr>
        <w:t xml:space="preserve"> </w:t>
      </w:r>
      <w:r w:rsidR="00EC193D">
        <w:rPr>
          <w:rFonts w:asciiTheme="minorHAnsi" w:hAnsiTheme="minorHAnsi" w:cstheme="minorHAnsi"/>
        </w:rPr>
        <w:t xml:space="preserve"> it</w:t>
      </w:r>
      <w:proofErr w:type="gramEnd"/>
      <w:r w:rsidR="00EC193D">
        <w:rPr>
          <w:rFonts w:asciiTheme="minorHAnsi" w:hAnsiTheme="minorHAnsi" w:cstheme="minorHAnsi"/>
        </w:rPr>
        <w:t xml:space="preserve"> can be seen the final DWOI, for only 6 DOF, for the three runs.</w:t>
      </w:r>
    </w:p>
    <w:p w14:paraId="606BF2C1" w14:textId="793DBA9B" w:rsidR="001202A5" w:rsidRDefault="00066019" w:rsidP="001202A5">
      <w:pPr>
        <w:bidi w:val="0"/>
      </w:pPr>
      <w:r>
        <w:rPr>
          <w:rFonts w:asciiTheme="minorHAnsi" w:hAnsiTheme="minorHAnsi" w:cstheme="minorHAnsi"/>
        </w:rPr>
        <w:t>The blue, black</w:t>
      </w:r>
      <w:r w:rsidR="004976F9">
        <w:rPr>
          <w:rFonts w:asciiTheme="minorHAnsi" w:hAnsiTheme="minorHAnsi" w:cstheme="minorHAnsi"/>
        </w:rPr>
        <w:t>,</w:t>
      </w:r>
      <w:r>
        <w:rPr>
          <w:rFonts w:asciiTheme="minorHAnsi" w:hAnsiTheme="minorHAnsi" w:cstheme="minorHAnsi"/>
        </w:rPr>
        <w:t xml:space="preserve"> and red lines represented the final DOWI for VM1, VM2, VM3, respectively.  The green line represents the initial WOI and the orange line the best DWOI for the current knowledge.</w:t>
      </w:r>
      <w:r w:rsidR="001202A5">
        <w:rPr>
          <w:rFonts w:asciiTheme="minorHAnsi" w:hAnsiTheme="minorHAnsi" w:cstheme="minorHAnsi"/>
        </w:rPr>
        <w:t xml:space="preserve">  All the brown </w:t>
      </w:r>
      <w:r w:rsidR="001202A5">
        <w:t>dots are the results of the configuration.</w:t>
      </w:r>
    </w:p>
    <w:p w14:paraId="1D053BC0" w14:textId="4205AA91" w:rsidR="00066019" w:rsidRDefault="00066019" w:rsidP="00066019">
      <w:pPr>
        <w:bidi w:val="0"/>
        <w:contextualSpacing/>
        <w:rPr>
          <w:rFonts w:asciiTheme="minorHAnsi" w:hAnsiTheme="minorHAnsi" w:cstheme="minorHAnsi"/>
        </w:rPr>
      </w:pPr>
    </w:p>
    <w:p w14:paraId="71015E8F" w14:textId="77777777" w:rsidR="002339EC" w:rsidRDefault="002339EC" w:rsidP="00A54969">
      <w:pPr>
        <w:keepNext/>
        <w:bidi w:val="0"/>
        <w:ind w:left="-810"/>
        <w:contextualSpacing/>
      </w:pPr>
      <w:r>
        <w:rPr>
          <w:rFonts w:asciiTheme="minorHAnsi" w:hAnsiTheme="minorHAnsi" w:cstheme="minorHAnsi"/>
          <w:noProof/>
        </w:rPr>
        <w:lastRenderedPageBreak/>
        <w:drawing>
          <wp:inline distT="0" distB="0" distL="0" distR="0" wp14:anchorId="0FF2481D" wp14:editId="135AAF9E">
            <wp:extent cx="6184933" cy="3124863"/>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162" t="4519" r="1853"/>
                    <a:stretch/>
                  </pic:blipFill>
                  <pic:spPr bwMode="auto">
                    <a:xfrm>
                      <a:off x="0" y="0"/>
                      <a:ext cx="6195845" cy="3130376"/>
                    </a:xfrm>
                    <a:prstGeom prst="rect">
                      <a:avLst/>
                    </a:prstGeom>
                    <a:noFill/>
                    <a:ln>
                      <a:noFill/>
                    </a:ln>
                    <a:extLst>
                      <a:ext uri="{53640926-AAD7-44D8-BBD7-CCE9431645EC}">
                        <a14:shadowObscured xmlns:a14="http://schemas.microsoft.com/office/drawing/2010/main"/>
                      </a:ext>
                    </a:extLst>
                  </pic:spPr>
                </pic:pic>
              </a:graphicData>
            </a:graphic>
          </wp:inline>
        </w:drawing>
      </w:r>
    </w:p>
    <w:p w14:paraId="1D7075BE" w14:textId="2F54C015" w:rsidR="000C388F" w:rsidRDefault="002339EC" w:rsidP="002339EC">
      <w:pPr>
        <w:pStyle w:val="Caption"/>
        <w:bidi w:val="0"/>
        <w:jc w:val="center"/>
      </w:pPr>
      <w:bookmarkStart w:id="117" w:name="_Toc40520347"/>
      <w:r>
        <w:t xml:space="preserve">Figure </w:t>
      </w:r>
      <w:fldSimple w:instr=" SEQ Figure \* ARABIC ">
        <w:r w:rsidR="009076C8">
          <w:rPr>
            <w:noProof/>
          </w:rPr>
          <w:t>25</w:t>
        </w:r>
      </w:fldSimple>
      <w:r>
        <w:t xml:space="preserve"> - Fair run:  </w:t>
      </w:r>
      <w:r w:rsidR="00EC193D">
        <w:t>final</w:t>
      </w:r>
      <w:r>
        <w:t xml:space="preserve"> DWOI</w:t>
      </w:r>
      <w:bookmarkEnd w:id="117"/>
    </w:p>
    <w:p w14:paraId="31D671EB" w14:textId="77777777" w:rsidR="002F27D7" w:rsidRDefault="002F27D7" w:rsidP="002F27D7">
      <w:pPr>
        <w:bidi w:val="0"/>
      </w:pPr>
      <w:r>
        <w:t xml:space="preserve">In </w:t>
      </w:r>
      <w:r w:rsidRPr="00731A60">
        <w:rPr>
          <w:highlight w:val="yellow"/>
        </w:rPr>
        <w:t>table 8</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2E8CC135" w14:textId="5A5FAD5D" w:rsidR="002F27D7" w:rsidRDefault="002F27D7" w:rsidP="002F27D7">
      <w:pPr>
        <w:pStyle w:val="Caption"/>
        <w:keepNext/>
        <w:bidi w:val="0"/>
        <w:jc w:val="center"/>
      </w:pPr>
      <w:bookmarkStart w:id="118" w:name="_Toc39677817"/>
      <w:r>
        <w:t>Table</w:t>
      </w:r>
      <w:r w:rsidR="0063370A">
        <w:t xml:space="preserve"> </w:t>
      </w:r>
      <w:fldSimple w:instr=" SEQ Table \* ARABIC ">
        <w:r w:rsidR="00E82062">
          <w:rPr>
            <w:noProof/>
          </w:rPr>
          <w:t>8</w:t>
        </w:r>
      </w:fldSimple>
      <w:r>
        <w:t xml:space="preserve"> -</w:t>
      </w:r>
      <w:r w:rsidRPr="00D85CA2">
        <w:t xml:space="preserve"> Fair run: results summary</w:t>
      </w:r>
      <w:bookmarkEnd w:id="118"/>
    </w:p>
    <w:p w14:paraId="7AC488F9" w14:textId="0C4D9107" w:rsidR="006A48D0" w:rsidRPr="00E27B32" w:rsidRDefault="002F27D7" w:rsidP="00E27B32">
      <w:pPr>
        <w:bidi w:val="0"/>
        <w:ind w:left="-90"/>
        <w:jc w:val="center"/>
      </w:pPr>
      <w:r w:rsidRPr="00731A60">
        <w:rPr>
          <w:noProof/>
        </w:rPr>
        <w:drawing>
          <wp:inline distT="0" distB="0" distL="0" distR="0" wp14:anchorId="22ED8580" wp14:editId="6EC03E8C">
            <wp:extent cx="5815920" cy="2699308"/>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17377" cy="2746397"/>
                    </a:xfrm>
                    <a:prstGeom prst="rect">
                      <a:avLst/>
                    </a:prstGeom>
                    <a:noFill/>
                    <a:ln>
                      <a:noFill/>
                    </a:ln>
                  </pic:spPr>
                </pic:pic>
              </a:graphicData>
            </a:graphic>
          </wp:inline>
        </w:drawing>
      </w:r>
    </w:p>
    <w:p w14:paraId="1539E6EB" w14:textId="65DDE120" w:rsidR="006A48D0" w:rsidRPr="00F57C0B" w:rsidRDefault="006A48D0" w:rsidP="003B60D1">
      <w:pPr>
        <w:keepNext/>
        <w:bidi w:val="0"/>
        <w:rPr>
          <w:rFonts w:asciiTheme="minorHAnsi" w:hAnsiTheme="minorHAnsi" w:cstheme="minorHAnsi"/>
        </w:rPr>
      </w:pPr>
      <w:r>
        <w:rPr>
          <w:rFonts w:asciiTheme="minorHAnsi" w:hAnsiTheme="minorHAnsi" w:cstheme="minorHAnsi"/>
        </w:rPr>
        <w:lastRenderedPageBreak/>
        <w:t xml:space="preserve">In </w:t>
      </w:r>
      <w:r w:rsidR="00515A97">
        <w:rPr>
          <w:rFonts w:asciiTheme="minorHAnsi" w:hAnsiTheme="minorHAnsi" w:cstheme="minorHAnsi"/>
          <w:highlight w:val="yellow"/>
        </w:rPr>
        <w:t>figure 2</w:t>
      </w:r>
      <w:r w:rsidR="00AB11A0">
        <w:rPr>
          <w:rFonts w:asciiTheme="minorHAnsi" w:hAnsiTheme="minorHAnsi" w:cstheme="minorHAnsi"/>
          <w:highlight w:val="yellow"/>
        </w:rPr>
        <w:t>6</w:t>
      </w:r>
      <w:r>
        <w:rPr>
          <w:rFonts w:asciiTheme="minorHAnsi" w:hAnsiTheme="minorHAnsi" w:cstheme="minorHAnsi"/>
        </w:rPr>
        <w:t xml:space="preserve"> there is an example of the progress of the DWOI (in 6 DOF concepts only), during the generations. </w:t>
      </w:r>
      <w:r w:rsidR="003B60D1">
        <w:rPr>
          <w:rFonts w:asciiTheme="minorHAnsi" w:hAnsiTheme="minorHAnsi" w:cstheme="minorHAnsi"/>
        </w:rPr>
        <w:t xml:space="preserve"> The red stars are represented all the Non-dominated results of all the concepts, the black</w:t>
      </w:r>
      <w:r w:rsidR="00063DEF">
        <w:rPr>
          <w:rFonts w:asciiTheme="minorHAnsi" w:hAnsiTheme="minorHAnsi" w:cstheme="minorHAnsi"/>
        </w:rPr>
        <w:t xml:space="preserve"> ‘+’ represented the results of the population at generation=0, and the colored circles are the points that are in the DWOI.</w:t>
      </w:r>
    </w:p>
    <w:p w14:paraId="215A2983" w14:textId="77777777" w:rsidR="00EC193D" w:rsidRDefault="000C388F" w:rsidP="00440269">
      <w:pPr>
        <w:keepNext/>
        <w:bidi w:val="0"/>
        <w:ind w:left="-360"/>
        <w:contextualSpacing/>
        <w:jc w:val="center"/>
      </w:pPr>
      <w:r>
        <w:rPr>
          <w:rFonts w:asciiTheme="minorHAnsi" w:hAnsiTheme="minorHAnsi" w:cstheme="minorHAnsi"/>
          <w:noProof/>
        </w:rPr>
        <w:drawing>
          <wp:inline distT="0" distB="0" distL="0" distR="0" wp14:anchorId="07C6783D" wp14:editId="64BC2503">
            <wp:extent cx="5811390" cy="31884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4126"/>
                    <a:stretch/>
                  </pic:blipFill>
                  <pic:spPr bwMode="auto">
                    <a:xfrm>
                      <a:off x="0" y="0"/>
                      <a:ext cx="5853527" cy="3211592"/>
                    </a:xfrm>
                    <a:prstGeom prst="rect">
                      <a:avLst/>
                    </a:prstGeom>
                    <a:noFill/>
                    <a:ln>
                      <a:noFill/>
                    </a:ln>
                    <a:extLst>
                      <a:ext uri="{53640926-AAD7-44D8-BBD7-CCE9431645EC}">
                        <a14:shadowObscured xmlns:a14="http://schemas.microsoft.com/office/drawing/2010/main"/>
                      </a:ext>
                    </a:extLst>
                  </pic:spPr>
                </pic:pic>
              </a:graphicData>
            </a:graphic>
          </wp:inline>
        </w:drawing>
      </w:r>
    </w:p>
    <w:p w14:paraId="671B578F" w14:textId="78496FC3" w:rsidR="00175855" w:rsidRDefault="00EC193D" w:rsidP="00C82F7F">
      <w:pPr>
        <w:pStyle w:val="Caption"/>
        <w:bidi w:val="0"/>
        <w:jc w:val="center"/>
      </w:pPr>
      <w:bookmarkStart w:id="119" w:name="_Toc40520348"/>
      <w:r>
        <w:t xml:space="preserve">Figure </w:t>
      </w:r>
      <w:fldSimple w:instr=" SEQ Figure \* ARABIC ">
        <w:r w:rsidR="009076C8">
          <w:rPr>
            <w:noProof/>
          </w:rPr>
          <w:t>26</w:t>
        </w:r>
      </w:fldSimple>
      <w:r>
        <w:t xml:space="preserve"> - Fair run: progress of DWOI</w:t>
      </w:r>
      <w:bookmarkEnd w:id="119"/>
    </w:p>
    <w:p w14:paraId="6D7F4812" w14:textId="1509FD83" w:rsidR="003B60D1" w:rsidRPr="003B60D1" w:rsidRDefault="003B60D1" w:rsidP="003B60D1">
      <w:pPr>
        <w:bidi w:val="0"/>
      </w:pPr>
      <w:r>
        <w:rPr>
          <w:rFonts w:asciiTheme="minorHAnsi" w:hAnsiTheme="minorHAnsi" w:cstheme="minorHAnsi"/>
        </w:rPr>
        <w:t xml:space="preserve">It can be seen that DWOI is progressing slowly but in </w:t>
      </w:r>
      <w:r w:rsidRPr="00E40DF4">
        <w:rPr>
          <w:rFonts w:asciiTheme="minorHAnsi" w:hAnsiTheme="minorHAnsi" w:cstheme="minorHAnsi"/>
          <w:highlight w:val="yellow"/>
        </w:rPr>
        <w:t>figure 2</w:t>
      </w:r>
      <w:r w:rsidR="00317ECE">
        <w:rPr>
          <w:rFonts w:asciiTheme="minorHAnsi" w:hAnsiTheme="minorHAnsi" w:cstheme="minorHAnsi"/>
        </w:rPr>
        <w:t>7</w:t>
      </w:r>
      <w:r>
        <w:rPr>
          <w:rFonts w:asciiTheme="minorHAnsi" w:hAnsiTheme="minorHAnsi" w:cstheme="minorHAnsi"/>
        </w:rPr>
        <w:t>, the convergence rate of each concept during the generations, it can be seen that the concepts are continuing to convergence.</w:t>
      </w:r>
    </w:p>
    <w:p w14:paraId="36228E7B" w14:textId="77777777" w:rsidR="00C82F7F" w:rsidRDefault="00C82F7F" w:rsidP="00440269">
      <w:pPr>
        <w:keepNext/>
        <w:bidi w:val="0"/>
        <w:ind w:left="-720"/>
        <w:jc w:val="center"/>
      </w:pPr>
      <w:r>
        <w:rPr>
          <w:rFonts w:asciiTheme="minorHAnsi" w:hAnsiTheme="minorHAnsi" w:cstheme="minorHAnsi"/>
          <w:noProof/>
        </w:rPr>
        <w:drawing>
          <wp:inline distT="0" distB="0" distL="0" distR="0" wp14:anchorId="0FE36F54" wp14:editId="2EBB007B">
            <wp:extent cx="6017760" cy="2962656"/>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28299" cy="2967845"/>
                    </a:xfrm>
                    <a:prstGeom prst="rect">
                      <a:avLst/>
                    </a:prstGeom>
                    <a:noFill/>
                    <a:ln>
                      <a:noFill/>
                    </a:ln>
                  </pic:spPr>
                </pic:pic>
              </a:graphicData>
            </a:graphic>
          </wp:inline>
        </w:drawing>
      </w:r>
    </w:p>
    <w:p w14:paraId="66C0DCCC" w14:textId="204CA869" w:rsidR="00C82F7F" w:rsidRDefault="00C82F7F" w:rsidP="00C82F7F">
      <w:pPr>
        <w:pStyle w:val="Caption"/>
        <w:bidi w:val="0"/>
        <w:jc w:val="center"/>
      </w:pPr>
      <w:bookmarkStart w:id="120" w:name="_Toc40520349"/>
      <w:r>
        <w:t xml:space="preserve">Figure </w:t>
      </w:r>
      <w:fldSimple w:instr=" SEQ Figure \* ARABIC ">
        <w:r w:rsidR="009076C8">
          <w:rPr>
            <w:noProof/>
          </w:rPr>
          <w:t>27</w:t>
        </w:r>
      </w:fldSimple>
      <w:r>
        <w:t xml:space="preserve"> - Fair run: Cr Vs Generations</w:t>
      </w:r>
      <w:bookmarkEnd w:id="120"/>
    </w:p>
    <w:p w14:paraId="0921CC12" w14:textId="709E8E13" w:rsidR="006A48D0" w:rsidRDefault="006A48D0" w:rsidP="006A48D0">
      <w:pPr>
        <w:bidi w:val="0"/>
      </w:pPr>
    </w:p>
    <w:p w14:paraId="0DBD704F" w14:textId="13F9EC44" w:rsidR="006A48D0" w:rsidRDefault="006A48D0" w:rsidP="006A48D0">
      <w:pPr>
        <w:bidi w:val="0"/>
      </w:pPr>
    </w:p>
    <w:p w14:paraId="55EF7F61" w14:textId="2953084B" w:rsidR="000C577D" w:rsidRDefault="000C577D" w:rsidP="00B32F42">
      <w:pPr>
        <w:pStyle w:val="Heading3"/>
        <w:numPr>
          <w:ilvl w:val="2"/>
          <w:numId w:val="18"/>
        </w:numPr>
      </w:pPr>
      <w:bookmarkStart w:id="121" w:name="_Toc40520320"/>
      <w:r w:rsidRPr="00914442">
        <w:lastRenderedPageBreak/>
        <w:t>Resource Allocation</w:t>
      </w:r>
      <w:r>
        <w:t xml:space="preserve"> – Greedy Method</w:t>
      </w:r>
      <w:bookmarkEnd w:id="121"/>
    </w:p>
    <w:p w14:paraId="1584FCBC" w14:textId="79AFA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The </w:t>
      </w:r>
      <w:r>
        <w:t xml:space="preserve">greedy </w:t>
      </w:r>
      <w:r>
        <w:rPr>
          <w:rFonts w:asciiTheme="minorHAnsi" w:hAnsiTheme="minorHAnsi" w:cstheme="minorHAnsi"/>
        </w:rPr>
        <w:t xml:space="preserve">method ran in 3 VM, in parallel, for 7 days. </w:t>
      </w:r>
    </w:p>
    <w:p w14:paraId="29E06B8D" w14:textId="47D86DD4" w:rsidR="000F5705" w:rsidRDefault="000F5705" w:rsidP="000F5705">
      <w:pPr>
        <w:bidi w:val="0"/>
        <w:contextualSpacing/>
        <w:rPr>
          <w:rFonts w:asciiTheme="minorHAnsi" w:hAnsiTheme="minorHAnsi" w:cstheme="minorHAnsi"/>
        </w:rPr>
      </w:pPr>
      <w:r>
        <w:rPr>
          <w:rFonts w:asciiTheme="minorHAnsi" w:hAnsiTheme="minorHAnsi" w:cstheme="minorHAnsi"/>
        </w:rPr>
        <w:t>In VM number 1 the algorithm passed 1240 generations and 1 point from the initial DWOI changed.  In VM number 2 passed 928 generations</w:t>
      </w:r>
      <w:r w:rsidRPr="00E05AD9">
        <w:rPr>
          <w:rFonts w:asciiTheme="minorHAnsi" w:hAnsiTheme="minorHAnsi" w:cstheme="minorHAnsi"/>
        </w:rPr>
        <w:t xml:space="preserve"> </w:t>
      </w:r>
      <w:r>
        <w:rPr>
          <w:rFonts w:asciiTheme="minorHAnsi" w:hAnsiTheme="minorHAnsi" w:cstheme="minorHAnsi"/>
        </w:rPr>
        <w:t>and 2 points from the initial DWOI changed, and in VM number 3 passed 895 generations but the initial DWOI doesn’t change.</w:t>
      </w:r>
    </w:p>
    <w:p w14:paraId="218ABCFE" w14:textId="62EF4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Pr>
          <w:rFonts w:asciiTheme="minorHAnsi" w:hAnsiTheme="minorHAnsi" w:cstheme="minorHAnsi"/>
          <w:highlight w:val="yellow"/>
        </w:rPr>
        <w:t>2</w:t>
      </w:r>
      <w:r w:rsidR="00D925FA">
        <w:rPr>
          <w:rFonts w:asciiTheme="minorHAnsi" w:hAnsiTheme="minorHAnsi" w:cstheme="minorHAnsi"/>
          <w:highlight w:val="yellow"/>
        </w:rPr>
        <w:t>8</w:t>
      </w:r>
      <w:r>
        <w:rPr>
          <w:rFonts w:asciiTheme="minorHAnsi" w:hAnsiTheme="minorHAnsi" w:cstheme="minorHAnsi"/>
        </w:rPr>
        <w:t xml:space="preserve">  it</w:t>
      </w:r>
      <w:proofErr w:type="gramEnd"/>
      <w:r>
        <w:rPr>
          <w:rFonts w:asciiTheme="minorHAnsi" w:hAnsiTheme="minorHAnsi" w:cstheme="minorHAnsi"/>
        </w:rPr>
        <w:t xml:space="preserve"> can be seen the final DWOI, for only 6 DOF, for the three runs.</w:t>
      </w:r>
    </w:p>
    <w:p w14:paraId="7171F2F2" w14:textId="5A628D66" w:rsidR="000C577D" w:rsidRPr="000C577D" w:rsidRDefault="000F5705" w:rsidP="005D78E8">
      <w:pPr>
        <w:bidi w:val="0"/>
      </w:pPr>
      <w:r>
        <w:rPr>
          <w:rFonts w:asciiTheme="minorHAnsi" w:hAnsiTheme="minorHAnsi" w:cstheme="minorHAnsi"/>
        </w:rPr>
        <w:t xml:space="preserve">The blue, black, and red lines represented the final DOWI for VM1, VM2, VM3, respectively.  The green line represents the initial WOI and the orange line the best DWOI for the current knowledge.  All the brown </w:t>
      </w:r>
      <w:r>
        <w:t>dots are the results of the configuration.</w:t>
      </w:r>
    </w:p>
    <w:p w14:paraId="1FC9BBF0" w14:textId="77777777" w:rsidR="000C577D" w:rsidRDefault="000C577D" w:rsidP="000C577D">
      <w:pPr>
        <w:keepNext/>
        <w:bidi w:val="0"/>
      </w:pPr>
      <w:r w:rsidRPr="000C577D">
        <w:rPr>
          <w:noProof/>
        </w:rPr>
        <w:drawing>
          <wp:inline distT="0" distB="0" distL="0" distR="0" wp14:anchorId="0FA67CD5" wp14:editId="3F8F9E00">
            <wp:extent cx="5104136" cy="3086735"/>
            <wp:effectExtent l="0" t="0" r="1270" b="0"/>
            <wp:docPr id="28" name="Picture 28" descr="C:\Users\tamirm\Desktop\WOI_comprasion_gree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irm\Desktop\WOI_comprasion_greedy.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093" t="4665" r="2365"/>
                    <a:stretch/>
                  </pic:blipFill>
                  <pic:spPr bwMode="auto">
                    <a:xfrm>
                      <a:off x="0" y="0"/>
                      <a:ext cx="5105318" cy="3087450"/>
                    </a:xfrm>
                    <a:prstGeom prst="rect">
                      <a:avLst/>
                    </a:prstGeom>
                    <a:noFill/>
                    <a:ln>
                      <a:noFill/>
                    </a:ln>
                    <a:extLst>
                      <a:ext uri="{53640926-AAD7-44D8-BBD7-CCE9431645EC}">
                        <a14:shadowObscured xmlns:a14="http://schemas.microsoft.com/office/drawing/2010/main"/>
                      </a:ext>
                    </a:extLst>
                  </pic:spPr>
                </pic:pic>
              </a:graphicData>
            </a:graphic>
          </wp:inline>
        </w:drawing>
      </w:r>
    </w:p>
    <w:p w14:paraId="75E9A6D8" w14:textId="1976AF26" w:rsidR="006A48D0" w:rsidRDefault="000C577D" w:rsidP="000C577D">
      <w:pPr>
        <w:pStyle w:val="Caption"/>
        <w:bidi w:val="0"/>
        <w:jc w:val="center"/>
      </w:pPr>
      <w:bookmarkStart w:id="122" w:name="_Toc40520350"/>
      <w:r>
        <w:t xml:space="preserve">Figure </w:t>
      </w:r>
      <w:fldSimple w:instr=" SEQ Figure \* ARABIC ">
        <w:r w:rsidR="009076C8">
          <w:rPr>
            <w:noProof/>
          </w:rPr>
          <w:t>28</w:t>
        </w:r>
      </w:fldSimple>
      <w:r>
        <w:t xml:space="preserve"> -Greedy </w:t>
      </w:r>
      <w:r w:rsidRPr="00D54154">
        <w:t>run:  final DWOI</w:t>
      </w:r>
      <w:bookmarkEnd w:id="122"/>
    </w:p>
    <w:p w14:paraId="0A0EAB9A" w14:textId="34C507F6" w:rsidR="00944FB2" w:rsidRDefault="00944FB2" w:rsidP="00944FB2">
      <w:pPr>
        <w:bidi w:val="0"/>
      </w:pPr>
      <w:r>
        <w:t xml:space="preserve">In </w:t>
      </w:r>
      <w:r w:rsidRPr="00731A60">
        <w:rPr>
          <w:highlight w:val="yellow"/>
        </w:rPr>
        <w:t xml:space="preserve">table </w:t>
      </w:r>
      <w:r>
        <w:rPr>
          <w:highlight w:val="yellow"/>
        </w:rPr>
        <w:t>9</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76295437" w14:textId="77777777" w:rsidR="00E82062" w:rsidRDefault="006A48D0" w:rsidP="000F5705">
      <w:pPr>
        <w:bidi w:val="0"/>
      </w:pPr>
      <w:r>
        <w:br w:type="page"/>
      </w:r>
    </w:p>
    <w:p w14:paraId="2A90C448" w14:textId="7506275B" w:rsidR="00E82062" w:rsidRDefault="00E82062" w:rsidP="00944FB2">
      <w:pPr>
        <w:pStyle w:val="Caption"/>
        <w:keepNext/>
        <w:bidi w:val="0"/>
        <w:jc w:val="center"/>
      </w:pPr>
      <w:bookmarkStart w:id="123" w:name="_Toc39677818"/>
      <w:r>
        <w:lastRenderedPageBreak/>
        <w:t>Table</w:t>
      </w:r>
      <w:r w:rsidR="00944FB2">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9</w:t>
      </w:r>
      <w:r>
        <w:rPr>
          <w:rtl/>
        </w:rPr>
        <w:fldChar w:fldCharType="end"/>
      </w:r>
      <w:r>
        <w:t xml:space="preserve"> - </w:t>
      </w:r>
      <w:proofErr w:type="spellStart"/>
      <w:r>
        <w:t>Greedy</w:t>
      </w:r>
      <w:r w:rsidRPr="007139B4">
        <w:t>run</w:t>
      </w:r>
      <w:proofErr w:type="spellEnd"/>
      <w:r w:rsidRPr="007139B4">
        <w:t>: results summary</w:t>
      </w:r>
      <w:bookmarkEnd w:id="123"/>
    </w:p>
    <w:p w14:paraId="4932F3C9" w14:textId="77777777" w:rsidR="003B60D1" w:rsidRDefault="00E82062" w:rsidP="003B60D1">
      <w:pPr>
        <w:bidi w:val="0"/>
      </w:pPr>
      <w:r w:rsidRPr="00E82062">
        <w:rPr>
          <w:noProof/>
        </w:rPr>
        <w:drawing>
          <wp:inline distT="0" distB="0" distL="0" distR="0" wp14:anchorId="5F17E30E" wp14:editId="16180218">
            <wp:extent cx="5400040" cy="306525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3065255"/>
                    </a:xfrm>
                    <a:prstGeom prst="rect">
                      <a:avLst/>
                    </a:prstGeom>
                    <a:noFill/>
                    <a:ln>
                      <a:noFill/>
                    </a:ln>
                  </pic:spPr>
                </pic:pic>
              </a:graphicData>
            </a:graphic>
          </wp:inline>
        </w:drawing>
      </w:r>
    </w:p>
    <w:p w14:paraId="7836BAE6" w14:textId="7358012A" w:rsidR="003B60D1" w:rsidRDefault="004410D3" w:rsidP="00A8579E">
      <w:pPr>
        <w:bidi w:val="0"/>
        <w:rPr>
          <w:rFonts w:asciiTheme="minorHAnsi" w:hAnsiTheme="minorHAnsi" w:cstheme="minorHAnsi"/>
        </w:rPr>
      </w:pPr>
      <w:r>
        <w:rPr>
          <w:rFonts w:asciiTheme="minorHAnsi" w:hAnsiTheme="minorHAnsi" w:cstheme="minorHAnsi"/>
        </w:rPr>
        <w:t xml:space="preserve">In </w:t>
      </w:r>
      <w:r>
        <w:rPr>
          <w:rFonts w:asciiTheme="minorHAnsi" w:hAnsiTheme="minorHAnsi" w:cstheme="minorHAnsi"/>
          <w:highlight w:val="yellow"/>
        </w:rPr>
        <w:t>figure 2</w:t>
      </w:r>
      <w:r w:rsidR="00B57BD6">
        <w:rPr>
          <w:rFonts w:asciiTheme="minorHAnsi" w:hAnsiTheme="minorHAnsi" w:cstheme="minorHAnsi"/>
        </w:rPr>
        <w:t>9</w:t>
      </w:r>
      <w:r>
        <w:rPr>
          <w:rFonts w:asciiTheme="minorHAnsi" w:hAnsiTheme="minorHAnsi" w:cstheme="minorHAnsi"/>
        </w:rPr>
        <w:t xml:space="preserve"> </w:t>
      </w:r>
      <w:r w:rsidR="00813200">
        <w:rPr>
          <w:rFonts w:asciiTheme="minorHAnsi" w:hAnsiTheme="minorHAnsi" w:cstheme="minorHAnsi"/>
        </w:rPr>
        <w:t xml:space="preserve">there is an example of the progress of the DWOI (in 6 DOF concepts only), during the generations.  The red stars are represented all the Non-dominated results of the concepts that arrived </w:t>
      </w:r>
      <w:r w:rsidR="00A8579E">
        <w:rPr>
          <w:rFonts w:asciiTheme="minorHAnsi" w:hAnsiTheme="minorHAnsi" w:cstheme="minorHAnsi"/>
        </w:rPr>
        <w:t>at</w:t>
      </w:r>
      <w:r w:rsidR="00813200">
        <w:rPr>
          <w:rFonts w:asciiTheme="minorHAnsi" w:hAnsiTheme="minorHAnsi" w:cstheme="minorHAnsi"/>
        </w:rPr>
        <w:t xml:space="preserve"> the last generation, the black ‘+’ represented the results of the population at generation=0, and the colored circles are the points that are in the DWOI.</w:t>
      </w:r>
      <w:r>
        <w:rPr>
          <w:rFonts w:asciiTheme="minorHAnsi" w:hAnsiTheme="minorHAnsi" w:cstheme="minorHAnsi"/>
        </w:rPr>
        <w:t xml:space="preserve"> </w:t>
      </w:r>
    </w:p>
    <w:p w14:paraId="463595F8" w14:textId="53ABFE7E" w:rsidR="003731E1" w:rsidRDefault="002B00C3" w:rsidP="003731E1">
      <w:pPr>
        <w:keepNext/>
        <w:bidi w:val="0"/>
        <w:ind w:left="-450"/>
      </w:pPr>
      <w:r>
        <w:rPr>
          <w:rFonts w:asciiTheme="minorHAnsi" w:hAnsiTheme="minorHAnsi" w:cstheme="minorHAnsi"/>
        </w:rPr>
        <w:pict w14:anchorId="7A2FC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6pt;height:285.5pt">
            <v:imagedata r:id="rId50" o:title="WOI" cropleft="29053f"/>
          </v:shape>
        </w:pict>
      </w:r>
    </w:p>
    <w:p w14:paraId="6DC44627" w14:textId="5CDF89FB" w:rsidR="003B60D1" w:rsidRDefault="003731E1" w:rsidP="003731E1">
      <w:pPr>
        <w:pStyle w:val="Caption"/>
        <w:bidi w:val="0"/>
        <w:jc w:val="center"/>
      </w:pPr>
      <w:bookmarkStart w:id="124" w:name="_Toc40520351"/>
      <w:r>
        <w:t xml:space="preserve">Figure </w:t>
      </w:r>
      <w:fldSimple w:instr=" SEQ Figure \* ARABIC ">
        <w:r w:rsidR="009076C8">
          <w:rPr>
            <w:noProof/>
          </w:rPr>
          <w:t>29</w:t>
        </w:r>
      </w:fldSimple>
      <w:r>
        <w:t xml:space="preserve"> - </w:t>
      </w:r>
      <w:r w:rsidRPr="00A94DBC">
        <w:t>Greedy run: progress of DWOI</w:t>
      </w:r>
      <w:bookmarkEnd w:id="124"/>
    </w:p>
    <w:p w14:paraId="1739C312" w14:textId="1B3A8440" w:rsidR="003B60D1" w:rsidRPr="00B57FC2" w:rsidRDefault="00451D87" w:rsidP="00B57FC2">
      <w:pPr>
        <w:bidi w:val="0"/>
      </w:pPr>
      <w:r>
        <w:rPr>
          <w:rFonts w:asciiTheme="minorHAnsi" w:hAnsiTheme="minorHAnsi" w:cstheme="minorHAnsi"/>
        </w:rPr>
        <w:lastRenderedPageBreak/>
        <w:t>It can be seen that DWOI is progressing slowly</w:t>
      </w:r>
      <w:r w:rsidR="00996308">
        <w:rPr>
          <w:rFonts w:asciiTheme="minorHAnsi" w:hAnsiTheme="minorHAnsi" w:cstheme="minorHAnsi"/>
        </w:rPr>
        <w:t xml:space="preserve"> also as in the fair method,</w:t>
      </w:r>
      <w:r>
        <w:rPr>
          <w:rFonts w:asciiTheme="minorHAnsi" w:hAnsiTheme="minorHAnsi" w:cstheme="minorHAnsi"/>
        </w:rPr>
        <w:t xml:space="preserve"> but in </w:t>
      </w:r>
      <w:r w:rsidRPr="00E40DF4">
        <w:rPr>
          <w:rFonts w:asciiTheme="minorHAnsi" w:hAnsiTheme="minorHAnsi" w:cstheme="minorHAnsi"/>
          <w:highlight w:val="yellow"/>
        </w:rPr>
        <w:t>figure</w:t>
      </w:r>
      <w:r w:rsidR="006567F5">
        <w:rPr>
          <w:rFonts w:asciiTheme="minorHAnsi" w:hAnsiTheme="minorHAnsi" w:cstheme="minorHAnsi"/>
          <w:highlight w:val="yellow"/>
        </w:rPr>
        <w:t xml:space="preserve"> 30</w:t>
      </w:r>
      <w:r>
        <w:rPr>
          <w:rFonts w:asciiTheme="minorHAnsi" w:hAnsiTheme="minorHAnsi" w:cstheme="minorHAnsi"/>
        </w:rPr>
        <w:t>, the convergence rate of each concept during the generations, it can be seen that the concepts are continuing to convergence.</w:t>
      </w:r>
    </w:p>
    <w:p w14:paraId="5B4C38E9" w14:textId="77777777" w:rsidR="004410D3" w:rsidRDefault="004410D3" w:rsidP="004410D3">
      <w:pPr>
        <w:keepNext/>
        <w:bidi w:val="0"/>
        <w:ind w:left="-540"/>
      </w:pPr>
      <w:r w:rsidRPr="004410D3">
        <w:rPr>
          <w:noProof/>
        </w:rPr>
        <w:drawing>
          <wp:inline distT="0" distB="0" distL="0" distR="0" wp14:anchorId="3B49ADFB" wp14:editId="7866DDC9">
            <wp:extent cx="6144767" cy="2560320"/>
            <wp:effectExtent l="0" t="0" r="8890" b="0"/>
            <wp:docPr id="31" name="Picture 31" descr="C:\Tamir\Personal\master\Master_git\Master\Code\results\runs\greedy_1\tamir\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amir\Personal\master\Master_git\Master\Code\results\runs\greedy_1\tamir\cr.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50842" cy="2562851"/>
                    </a:xfrm>
                    <a:prstGeom prst="rect">
                      <a:avLst/>
                    </a:prstGeom>
                    <a:noFill/>
                    <a:ln>
                      <a:noFill/>
                    </a:ln>
                  </pic:spPr>
                </pic:pic>
              </a:graphicData>
            </a:graphic>
          </wp:inline>
        </w:drawing>
      </w:r>
    </w:p>
    <w:p w14:paraId="096DFEEE" w14:textId="5A9AA325" w:rsidR="000F5705" w:rsidRDefault="004410D3" w:rsidP="006A5B79">
      <w:pPr>
        <w:pStyle w:val="Caption"/>
        <w:bidi w:val="0"/>
        <w:jc w:val="center"/>
      </w:pPr>
      <w:bookmarkStart w:id="125" w:name="_Toc40520352"/>
      <w:r>
        <w:t xml:space="preserve">Figure </w:t>
      </w:r>
      <w:fldSimple w:instr=" SEQ Figure \* ARABIC ">
        <w:r w:rsidR="009076C8">
          <w:rPr>
            <w:noProof/>
          </w:rPr>
          <w:t>30</w:t>
        </w:r>
      </w:fldSimple>
      <w:r>
        <w:t xml:space="preserve"> - Greedy run: </w:t>
      </w:r>
      <w:r w:rsidR="006A5B79">
        <w:t>Cr Vs Generations</w:t>
      </w:r>
      <w:bookmarkEnd w:id="125"/>
    </w:p>
    <w:p w14:paraId="23647E46" w14:textId="115C92B0" w:rsidR="000F5705" w:rsidRDefault="000F5705" w:rsidP="000F5705">
      <w:pPr>
        <w:bidi w:val="0"/>
      </w:pPr>
    </w:p>
    <w:p w14:paraId="2774116D" w14:textId="6D96ACBC" w:rsidR="000F5705" w:rsidRDefault="000F5705" w:rsidP="000F5705">
      <w:pPr>
        <w:bidi w:val="0"/>
      </w:pPr>
    </w:p>
    <w:p w14:paraId="486D9B3D" w14:textId="0783DA8F" w:rsidR="000F5705" w:rsidRDefault="000F5705" w:rsidP="000F5705">
      <w:pPr>
        <w:bidi w:val="0"/>
      </w:pPr>
    </w:p>
    <w:p w14:paraId="68645658" w14:textId="7ACD0058" w:rsidR="000F5705" w:rsidRDefault="000F5705" w:rsidP="000F5705">
      <w:pPr>
        <w:bidi w:val="0"/>
      </w:pPr>
    </w:p>
    <w:p w14:paraId="25933618" w14:textId="35C953B6" w:rsidR="000F5705" w:rsidRDefault="000F5705" w:rsidP="000F5705">
      <w:pPr>
        <w:bidi w:val="0"/>
      </w:pPr>
    </w:p>
    <w:p w14:paraId="079D4F34" w14:textId="75895187" w:rsidR="008E7419" w:rsidRDefault="008E7419" w:rsidP="008E7419">
      <w:pPr>
        <w:bidi w:val="0"/>
      </w:pPr>
    </w:p>
    <w:p w14:paraId="3009972A" w14:textId="2FC70FF6" w:rsidR="008E7419" w:rsidRDefault="008E7419" w:rsidP="008E7419">
      <w:pPr>
        <w:bidi w:val="0"/>
      </w:pPr>
    </w:p>
    <w:p w14:paraId="02BC263D" w14:textId="6D10A53F" w:rsidR="008E7419" w:rsidRDefault="008E7419" w:rsidP="008E7419">
      <w:pPr>
        <w:bidi w:val="0"/>
      </w:pPr>
    </w:p>
    <w:p w14:paraId="32A050A2" w14:textId="2EB071D6" w:rsidR="008E7419" w:rsidRDefault="008E7419" w:rsidP="008E7419">
      <w:pPr>
        <w:bidi w:val="0"/>
      </w:pPr>
    </w:p>
    <w:p w14:paraId="420BEE64" w14:textId="0C0C6849" w:rsidR="008E7419" w:rsidRDefault="008E7419" w:rsidP="008E7419">
      <w:pPr>
        <w:bidi w:val="0"/>
      </w:pPr>
    </w:p>
    <w:p w14:paraId="5309792F" w14:textId="63290BDC" w:rsidR="008E7419" w:rsidRDefault="008E7419" w:rsidP="008E7419">
      <w:pPr>
        <w:bidi w:val="0"/>
      </w:pPr>
    </w:p>
    <w:p w14:paraId="38B8EB83" w14:textId="70020564" w:rsidR="008E7419" w:rsidRDefault="008E7419" w:rsidP="008E7419">
      <w:pPr>
        <w:bidi w:val="0"/>
      </w:pPr>
    </w:p>
    <w:p w14:paraId="1895C36B" w14:textId="0A02FE9A" w:rsidR="008E7419" w:rsidRDefault="008E7419" w:rsidP="008E7419">
      <w:pPr>
        <w:bidi w:val="0"/>
      </w:pPr>
    </w:p>
    <w:p w14:paraId="2FEE18D0" w14:textId="16B96BC5" w:rsidR="008E7419" w:rsidRDefault="008E7419" w:rsidP="008E7419">
      <w:pPr>
        <w:bidi w:val="0"/>
      </w:pPr>
    </w:p>
    <w:p w14:paraId="62682F6B" w14:textId="1EC0339F" w:rsidR="008E7419" w:rsidRDefault="008E7419" w:rsidP="008E7419">
      <w:pPr>
        <w:bidi w:val="0"/>
      </w:pPr>
    </w:p>
    <w:p w14:paraId="4E892FF4" w14:textId="77777777" w:rsidR="008D5B3D" w:rsidRDefault="008D5B3D" w:rsidP="008D5B3D">
      <w:pPr>
        <w:bidi w:val="0"/>
      </w:pPr>
    </w:p>
    <w:p w14:paraId="6B6BE164" w14:textId="47861FAA" w:rsidR="000F5705" w:rsidRDefault="000F5705" w:rsidP="000F5705">
      <w:pPr>
        <w:bidi w:val="0"/>
      </w:pPr>
    </w:p>
    <w:p w14:paraId="7F79989E" w14:textId="41B12CEE" w:rsidR="008D5B3D" w:rsidRDefault="008D5B3D" w:rsidP="008D5B3D">
      <w:pPr>
        <w:bidi w:val="0"/>
      </w:pPr>
    </w:p>
    <w:p w14:paraId="6118D95A" w14:textId="7A4B3DAC" w:rsidR="008D5B3D" w:rsidRDefault="008D5B3D">
      <w:pPr>
        <w:bidi w:val="0"/>
        <w:spacing w:after="160" w:line="259" w:lineRule="auto"/>
        <w:rPr>
          <w:rFonts w:asciiTheme="minorHAnsi" w:eastAsiaTheme="majorEastAsia" w:hAnsiTheme="minorHAnsi" w:cstheme="minorHAnsi"/>
          <w:b/>
          <w:sz w:val="32"/>
          <w:szCs w:val="32"/>
        </w:rPr>
      </w:pPr>
      <w:r>
        <w:br w:type="page"/>
      </w:r>
    </w:p>
    <w:p w14:paraId="017B3A5D" w14:textId="038A061B" w:rsidR="00FE49F6" w:rsidRDefault="00BC7CBC" w:rsidP="007C545A">
      <w:pPr>
        <w:pStyle w:val="Heading1"/>
      </w:pPr>
      <w:bookmarkStart w:id="126" w:name="_Toc40520321"/>
      <w:r w:rsidRPr="00BC7CBC">
        <w:lastRenderedPageBreak/>
        <w:t>Conclusions and future work</w:t>
      </w:r>
      <w:bookmarkEnd w:id="126"/>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52"/>
          <w:pgSz w:w="11906" w:h="16838"/>
          <w:pgMar w:top="1440" w:right="1701" w:bottom="1440" w:left="1701" w:header="709" w:footer="709" w:gutter="0"/>
          <w:pgNumType w:start="1"/>
          <w:cols w:space="708"/>
          <w:bidi/>
          <w:rtlGutter/>
          <w:docGrid w:linePitch="360"/>
        </w:sectPr>
      </w:pPr>
      <w:r>
        <w:t xml:space="preserve">* fair run – stochastic, maybe use more results from the </w:t>
      </w:r>
      <w:proofErr w:type="gramStart"/>
      <w:r>
        <w:t xml:space="preserve">archive,   </w:t>
      </w:r>
      <w:proofErr w:type="gramEnd"/>
      <w:r>
        <w:t>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27" w:name="_Toc40520322"/>
      <w:r>
        <w:lastRenderedPageBreak/>
        <w:t>Bibliography</w:t>
      </w:r>
      <w:bookmarkEnd w:id="127"/>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53"/>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r w:rsidR="0003768C">
        <w:rPr>
          <w:rFonts w:hint="cs"/>
          <w:b/>
          <w:bCs/>
          <w:caps/>
          <w:sz w:val="52"/>
          <w:szCs w:val="52"/>
          <w:rtl/>
        </w:rPr>
        <w:t>קינימטי</w:t>
      </w:r>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ע</w:t>
      </w:r>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קינמטי</w:t>
      </w:r>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r w:rsidRPr="00F7293B">
        <w:rPr>
          <w:rFonts w:hint="eastAsia"/>
          <w:sz w:val="28"/>
          <w:szCs w:val="28"/>
          <w:rtl/>
        </w:rPr>
        <w:t>מושיוב</w:t>
      </w:r>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w:t>
      </w:r>
      <w:r w:rsidR="00895882">
        <w:rPr>
          <w:rFonts w:asciiTheme="minorHAnsi" w:hAnsiTheme="minorHAnsi" w:cstheme="minorHAnsi" w:hint="cs"/>
          <w:sz w:val="28"/>
          <w:szCs w:val="28"/>
          <w:rtl/>
        </w:rPr>
        <w:t>פ</w:t>
      </w:r>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54"/>
      <w:footerReference w:type="default" r:id="rId55"/>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FD370" w14:textId="77777777" w:rsidR="008F267C" w:rsidRDefault="008F267C" w:rsidP="00F83492">
      <w:pPr>
        <w:spacing w:line="240" w:lineRule="auto"/>
      </w:pPr>
      <w:r>
        <w:separator/>
      </w:r>
    </w:p>
  </w:endnote>
  <w:endnote w:type="continuationSeparator" w:id="0">
    <w:p w14:paraId="3A208D94" w14:textId="77777777" w:rsidR="008F267C" w:rsidRDefault="008F267C"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96966" w14:textId="134146A7" w:rsidR="00B82906" w:rsidRDefault="00B82906" w:rsidP="00AF4317">
    <w:pPr>
      <w:pStyle w:val="Footer"/>
    </w:pPr>
  </w:p>
  <w:p w14:paraId="68C242F0" w14:textId="57C6C715" w:rsidR="00B82906" w:rsidRDefault="00B82906"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E81C8" w14:textId="01729CBE" w:rsidR="00B82906" w:rsidRDefault="00B82906"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6BBF1384" w:rsidR="00B82906" w:rsidRDefault="00B82906">
        <w:pPr>
          <w:pStyle w:val="Footer"/>
          <w:jc w:val="center"/>
        </w:pPr>
        <w:r>
          <w:fldChar w:fldCharType="begin"/>
        </w:r>
        <w:r>
          <w:instrText xml:space="preserve"> PAGE   \* MERGEFORMAT </w:instrText>
        </w:r>
        <w:r>
          <w:fldChar w:fldCharType="separate"/>
        </w:r>
        <w:r>
          <w:rPr>
            <w:noProof/>
            <w:rtl/>
          </w:rPr>
          <w:t>20</w:t>
        </w:r>
        <w:r>
          <w:rPr>
            <w:noProof/>
          </w:rPr>
          <w:fldChar w:fldCharType="end"/>
        </w:r>
      </w:p>
    </w:sdtContent>
  </w:sdt>
  <w:p w14:paraId="4672D044" w14:textId="77777777" w:rsidR="00B82906" w:rsidRDefault="00B829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B82906" w:rsidRDefault="00B829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B82906" w:rsidRDefault="00B829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C6AE0" w14:textId="0F4F539A" w:rsidR="00B82906" w:rsidRDefault="00B82906" w:rsidP="004A2BA7">
    <w:pPr>
      <w:pStyle w:val="Footer"/>
    </w:pPr>
  </w:p>
  <w:p w14:paraId="729CEF3C" w14:textId="77777777" w:rsidR="00B82906" w:rsidRDefault="00B82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58FA1" w14:textId="77777777" w:rsidR="008F267C" w:rsidRDefault="008F267C" w:rsidP="00F83492">
      <w:pPr>
        <w:spacing w:line="240" w:lineRule="auto"/>
      </w:pPr>
      <w:r>
        <w:separator/>
      </w:r>
    </w:p>
  </w:footnote>
  <w:footnote w:type="continuationSeparator" w:id="0">
    <w:p w14:paraId="1B096F6F" w14:textId="77777777" w:rsidR="008F267C" w:rsidRDefault="008F267C"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1FB25" w14:textId="21FDE5A8"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B82906" w:rsidRDefault="00B829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6F705" w14:textId="77777777"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D0B84" w14:textId="77777777" w:rsidR="00B82906" w:rsidRDefault="00B829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9A4C" w14:textId="77777777" w:rsidR="00B82906" w:rsidRDefault="00B829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5"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F9338B"/>
    <w:multiLevelType w:val="multilevel"/>
    <w:tmpl w:val="8CBECB8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2"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5"/>
  </w:num>
  <w:num w:numId="6">
    <w:abstractNumId w:val="10"/>
  </w:num>
  <w:num w:numId="7">
    <w:abstractNumId w:val="9"/>
  </w:num>
  <w:num w:numId="8">
    <w:abstractNumId w:val="1"/>
  </w:num>
  <w:num w:numId="9">
    <w:abstractNumId w:val="0"/>
  </w:num>
  <w:num w:numId="10">
    <w:abstractNumId w:val="4"/>
  </w:num>
  <w:num w:numId="11">
    <w:abstractNumId w:val="8"/>
  </w:num>
  <w:num w:numId="12">
    <w:abstractNumId w:val="11"/>
  </w:num>
  <w:num w:numId="13">
    <w:abstractNumId w:val="3"/>
  </w:num>
  <w:num w:numId="14">
    <w:abstractNumId w:val="12"/>
  </w:num>
  <w:num w:numId="15">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6"/>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sTA0szA1NzExMzRR0lEKTi0uzszPAykwNKgFAFFveeEtAAAA"/>
  </w:docVars>
  <w:rsids>
    <w:rsidRoot w:val="00406357"/>
    <w:rsid w:val="00013C34"/>
    <w:rsid w:val="00013E90"/>
    <w:rsid w:val="00021DE2"/>
    <w:rsid w:val="00032DA1"/>
    <w:rsid w:val="0003768C"/>
    <w:rsid w:val="00040401"/>
    <w:rsid w:val="00063DEF"/>
    <w:rsid w:val="00066019"/>
    <w:rsid w:val="000678C9"/>
    <w:rsid w:val="000764C3"/>
    <w:rsid w:val="00082909"/>
    <w:rsid w:val="00085838"/>
    <w:rsid w:val="00085ECD"/>
    <w:rsid w:val="000878E5"/>
    <w:rsid w:val="0009204C"/>
    <w:rsid w:val="00094355"/>
    <w:rsid w:val="00096769"/>
    <w:rsid w:val="000A00E9"/>
    <w:rsid w:val="000A063E"/>
    <w:rsid w:val="000A0D86"/>
    <w:rsid w:val="000B65E8"/>
    <w:rsid w:val="000C388F"/>
    <w:rsid w:val="000C577D"/>
    <w:rsid w:val="000C6565"/>
    <w:rsid w:val="000C7111"/>
    <w:rsid w:val="000D3245"/>
    <w:rsid w:val="000E0B58"/>
    <w:rsid w:val="000F453F"/>
    <w:rsid w:val="000F5705"/>
    <w:rsid w:val="001014AD"/>
    <w:rsid w:val="00103FBB"/>
    <w:rsid w:val="00105994"/>
    <w:rsid w:val="0011184B"/>
    <w:rsid w:val="0011282C"/>
    <w:rsid w:val="00115728"/>
    <w:rsid w:val="00116CE8"/>
    <w:rsid w:val="001202A5"/>
    <w:rsid w:val="0012544C"/>
    <w:rsid w:val="00127F56"/>
    <w:rsid w:val="00132B70"/>
    <w:rsid w:val="00133AE5"/>
    <w:rsid w:val="00142BE6"/>
    <w:rsid w:val="00150829"/>
    <w:rsid w:val="00160822"/>
    <w:rsid w:val="001610DF"/>
    <w:rsid w:val="001616D2"/>
    <w:rsid w:val="001643B7"/>
    <w:rsid w:val="00175855"/>
    <w:rsid w:val="001826D0"/>
    <w:rsid w:val="001953D4"/>
    <w:rsid w:val="001A3A24"/>
    <w:rsid w:val="001B2C8D"/>
    <w:rsid w:val="001B2F2C"/>
    <w:rsid w:val="001C3355"/>
    <w:rsid w:val="001C7830"/>
    <w:rsid w:val="001D5D49"/>
    <w:rsid w:val="001E57CC"/>
    <w:rsid w:val="001E65C5"/>
    <w:rsid w:val="001F0484"/>
    <w:rsid w:val="001F334F"/>
    <w:rsid w:val="001F6C62"/>
    <w:rsid w:val="00200A57"/>
    <w:rsid w:val="00201436"/>
    <w:rsid w:val="00202754"/>
    <w:rsid w:val="00204F43"/>
    <w:rsid w:val="002065BE"/>
    <w:rsid w:val="00206660"/>
    <w:rsid w:val="00210957"/>
    <w:rsid w:val="00210B13"/>
    <w:rsid w:val="00211D2B"/>
    <w:rsid w:val="00212F92"/>
    <w:rsid w:val="00214D51"/>
    <w:rsid w:val="002207EB"/>
    <w:rsid w:val="0022319C"/>
    <w:rsid w:val="00226520"/>
    <w:rsid w:val="002266DC"/>
    <w:rsid w:val="00230D5C"/>
    <w:rsid w:val="002339EC"/>
    <w:rsid w:val="002350F0"/>
    <w:rsid w:val="00243911"/>
    <w:rsid w:val="002473E0"/>
    <w:rsid w:val="00250674"/>
    <w:rsid w:val="00260FB3"/>
    <w:rsid w:val="002634D1"/>
    <w:rsid w:val="00263DD0"/>
    <w:rsid w:val="00274210"/>
    <w:rsid w:val="00284D5F"/>
    <w:rsid w:val="00292191"/>
    <w:rsid w:val="002A3598"/>
    <w:rsid w:val="002B00C3"/>
    <w:rsid w:val="002C0265"/>
    <w:rsid w:val="002C2AAC"/>
    <w:rsid w:val="002C7984"/>
    <w:rsid w:val="002D1B6F"/>
    <w:rsid w:val="002D6E76"/>
    <w:rsid w:val="002D772B"/>
    <w:rsid w:val="002D792F"/>
    <w:rsid w:val="002E179E"/>
    <w:rsid w:val="002E49E8"/>
    <w:rsid w:val="002F1FD9"/>
    <w:rsid w:val="002F27D7"/>
    <w:rsid w:val="002F40DC"/>
    <w:rsid w:val="002F61B7"/>
    <w:rsid w:val="00302BB1"/>
    <w:rsid w:val="003038A9"/>
    <w:rsid w:val="00303987"/>
    <w:rsid w:val="00303F40"/>
    <w:rsid w:val="00305AF9"/>
    <w:rsid w:val="00317ECE"/>
    <w:rsid w:val="00317FDC"/>
    <w:rsid w:val="003227DD"/>
    <w:rsid w:val="0032317C"/>
    <w:rsid w:val="0033002C"/>
    <w:rsid w:val="0034217C"/>
    <w:rsid w:val="00346578"/>
    <w:rsid w:val="00353979"/>
    <w:rsid w:val="003604DE"/>
    <w:rsid w:val="0036385C"/>
    <w:rsid w:val="00363949"/>
    <w:rsid w:val="003728CA"/>
    <w:rsid w:val="003731E1"/>
    <w:rsid w:val="00390864"/>
    <w:rsid w:val="003B1A5D"/>
    <w:rsid w:val="003B60D1"/>
    <w:rsid w:val="003B7F06"/>
    <w:rsid w:val="003C4D58"/>
    <w:rsid w:val="003C50AC"/>
    <w:rsid w:val="003C7CB4"/>
    <w:rsid w:val="003D2782"/>
    <w:rsid w:val="003D722B"/>
    <w:rsid w:val="003E7ADF"/>
    <w:rsid w:val="00403807"/>
    <w:rsid w:val="00406357"/>
    <w:rsid w:val="0043065E"/>
    <w:rsid w:val="00434F2B"/>
    <w:rsid w:val="004351D4"/>
    <w:rsid w:val="00435FB3"/>
    <w:rsid w:val="00436495"/>
    <w:rsid w:val="0043786B"/>
    <w:rsid w:val="00440269"/>
    <w:rsid w:val="00440EDF"/>
    <w:rsid w:val="00440F45"/>
    <w:rsid w:val="004410D3"/>
    <w:rsid w:val="00445786"/>
    <w:rsid w:val="004469CE"/>
    <w:rsid w:val="004505F6"/>
    <w:rsid w:val="004508D4"/>
    <w:rsid w:val="00451D87"/>
    <w:rsid w:val="00456639"/>
    <w:rsid w:val="00466B0F"/>
    <w:rsid w:val="004915C1"/>
    <w:rsid w:val="00491B81"/>
    <w:rsid w:val="00491CE6"/>
    <w:rsid w:val="00493B99"/>
    <w:rsid w:val="004976F9"/>
    <w:rsid w:val="004A0608"/>
    <w:rsid w:val="004A2BA7"/>
    <w:rsid w:val="004A2F88"/>
    <w:rsid w:val="004B2589"/>
    <w:rsid w:val="004B7CD2"/>
    <w:rsid w:val="004C1F57"/>
    <w:rsid w:val="004C687B"/>
    <w:rsid w:val="004D24DF"/>
    <w:rsid w:val="004E00D6"/>
    <w:rsid w:val="004E1984"/>
    <w:rsid w:val="004E6F86"/>
    <w:rsid w:val="004E7C69"/>
    <w:rsid w:val="004F7A08"/>
    <w:rsid w:val="005019A4"/>
    <w:rsid w:val="00507ABD"/>
    <w:rsid w:val="00515A97"/>
    <w:rsid w:val="00522D01"/>
    <w:rsid w:val="0053390C"/>
    <w:rsid w:val="00553DAE"/>
    <w:rsid w:val="00562296"/>
    <w:rsid w:val="00565982"/>
    <w:rsid w:val="00567BE5"/>
    <w:rsid w:val="005735A4"/>
    <w:rsid w:val="00583D40"/>
    <w:rsid w:val="00594252"/>
    <w:rsid w:val="0059497D"/>
    <w:rsid w:val="00595131"/>
    <w:rsid w:val="005C489D"/>
    <w:rsid w:val="005D0312"/>
    <w:rsid w:val="005D4050"/>
    <w:rsid w:val="005D4351"/>
    <w:rsid w:val="005D56AE"/>
    <w:rsid w:val="005D78E8"/>
    <w:rsid w:val="005E138E"/>
    <w:rsid w:val="005F064C"/>
    <w:rsid w:val="005F1203"/>
    <w:rsid w:val="005F122E"/>
    <w:rsid w:val="005F22FC"/>
    <w:rsid w:val="005F3A04"/>
    <w:rsid w:val="005F42E5"/>
    <w:rsid w:val="005F4A33"/>
    <w:rsid w:val="005F7BF2"/>
    <w:rsid w:val="00600C74"/>
    <w:rsid w:val="00602A41"/>
    <w:rsid w:val="00607538"/>
    <w:rsid w:val="0061296E"/>
    <w:rsid w:val="0061305E"/>
    <w:rsid w:val="006262EA"/>
    <w:rsid w:val="00626BC9"/>
    <w:rsid w:val="00631179"/>
    <w:rsid w:val="0063370A"/>
    <w:rsid w:val="00647EFA"/>
    <w:rsid w:val="006567F5"/>
    <w:rsid w:val="0066672F"/>
    <w:rsid w:val="00671A49"/>
    <w:rsid w:val="00674202"/>
    <w:rsid w:val="00691C0D"/>
    <w:rsid w:val="0069346E"/>
    <w:rsid w:val="006965FE"/>
    <w:rsid w:val="006A33A7"/>
    <w:rsid w:val="006A48D0"/>
    <w:rsid w:val="006A5B79"/>
    <w:rsid w:val="006B2827"/>
    <w:rsid w:val="006B7665"/>
    <w:rsid w:val="006C0593"/>
    <w:rsid w:val="006C6696"/>
    <w:rsid w:val="006D0C92"/>
    <w:rsid w:val="006F06F4"/>
    <w:rsid w:val="006F783E"/>
    <w:rsid w:val="00702485"/>
    <w:rsid w:val="00713C21"/>
    <w:rsid w:val="007202EC"/>
    <w:rsid w:val="00731A60"/>
    <w:rsid w:val="00735616"/>
    <w:rsid w:val="00764E6A"/>
    <w:rsid w:val="00765A17"/>
    <w:rsid w:val="007813FA"/>
    <w:rsid w:val="00785D12"/>
    <w:rsid w:val="007A1795"/>
    <w:rsid w:val="007A6777"/>
    <w:rsid w:val="007B0341"/>
    <w:rsid w:val="007B076D"/>
    <w:rsid w:val="007B5C61"/>
    <w:rsid w:val="007B5C6F"/>
    <w:rsid w:val="007C545A"/>
    <w:rsid w:val="007D0756"/>
    <w:rsid w:val="007D68E8"/>
    <w:rsid w:val="007E4CD7"/>
    <w:rsid w:val="007E5184"/>
    <w:rsid w:val="007F21E4"/>
    <w:rsid w:val="007F4503"/>
    <w:rsid w:val="00806D26"/>
    <w:rsid w:val="00811176"/>
    <w:rsid w:val="00811962"/>
    <w:rsid w:val="00813200"/>
    <w:rsid w:val="00820309"/>
    <w:rsid w:val="008224E6"/>
    <w:rsid w:val="008365F7"/>
    <w:rsid w:val="008438BB"/>
    <w:rsid w:val="00844499"/>
    <w:rsid w:val="008473C0"/>
    <w:rsid w:val="00851857"/>
    <w:rsid w:val="008603C5"/>
    <w:rsid w:val="00860449"/>
    <w:rsid w:val="00860E04"/>
    <w:rsid w:val="008649CF"/>
    <w:rsid w:val="00874F86"/>
    <w:rsid w:val="00877BA1"/>
    <w:rsid w:val="00885FAE"/>
    <w:rsid w:val="00890FC7"/>
    <w:rsid w:val="00895882"/>
    <w:rsid w:val="00895893"/>
    <w:rsid w:val="00896AE8"/>
    <w:rsid w:val="008A64D7"/>
    <w:rsid w:val="008B1FD2"/>
    <w:rsid w:val="008B3773"/>
    <w:rsid w:val="008B380E"/>
    <w:rsid w:val="008B7CCA"/>
    <w:rsid w:val="008D0DF3"/>
    <w:rsid w:val="008D5B3D"/>
    <w:rsid w:val="008E20BB"/>
    <w:rsid w:val="008E7419"/>
    <w:rsid w:val="008E756B"/>
    <w:rsid w:val="008F1279"/>
    <w:rsid w:val="008F2608"/>
    <w:rsid w:val="008F267C"/>
    <w:rsid w:val="008F6717"/>
    <w:rsid w:val="008F6DEA"/>
    <w:rsid w:val="008F7A89"/>
    <w:rsid w:val="00900C57"/>
    <w:rsid w:val="009046F0"/>
    <w:rsid w:val="009076C8"/>
    <w:rsid w:val="00910093"/>
    <w:rsid w:val="00913771"/>
    <w:rsid w:val="009339D6"/>
    <w:rsid w:val="00933FE1"/>
    <w:rsid w:val="009429D8"/>
    <w:rsid w:val="00944FB2"/>
    <w:rsid w:val="00947782"/>
    <w:rsid w:val="00947AC8"/>
    <w:rsid w:val="00954A0A"/>
    <w:rsid w:val="00972BD2"/>
    <w:rsid w:val="0099325D"/>
    <w:rsid w:val="00996308"/>
    <w:rsid w:val="009A1167"/>
    <w:rsid w:val="009A79BC"/>
    <w:rsid w:val="009B08DA"/>
    <w:rsid w:val="009B6DCA"/>
    <w:rsid w:val="009D2A51"/>
    <w:rsid w:val="009E0050"/>
    <w:rsid w:val="009F07AF"/>
    <w:rsid w:val="009F6C55"/>
    <w:rsid w:val="00A01F8F"/>
    <w:rsid w:val="00A355A5"/>
    <w:rsid w:val="00A43232"/>
    <w:rsid w:val="00A434A8"/>
    <w:rsid w:val="00A51099"/>
    <w:rsid w:val="00A54528"/>
    <w:rsid w:val="00A54969"/>
    <w:rsid w:val="00A64831"/>
    <w:rsid w:val="00A70CE8"/>
    <w:rsid w:val="00A76E0F"/>
    <w:rsid w:val="00A8579E"/>
    <w:rsid w:val="00A91F67"/>
    <w:rsid w:val="00AA17AD"/>
    <w:rsid w:val="00AA30BD"/>
    <w:rsid w:val="00AB11A0"/>
    <w:rsid w:val="00AC374A"/>
    <w:rsid w:val="00AC69AA"/>
    <w:rsid w:val="00AD085B"/>
    <w:rsid w:val="00AD2080"/>
    <w:rsid w:val="00AD4195"/>
    <w:rsid w:val="00AD6595"/>
    <w:rsid w:val="00AE3E85"/>
    <w:rsid w:val="00AF28BC"/>
    <w:rsid w:val="00AF4317"/>
    <w:rsid w:val="00B0277B"/>
    <w:rsid w:val="00B31551"/>
    <w:rsid w:val="00B32F42"/>
    <w:rsid w:val="00B34BDB"/>
    <w:rsid w:val="00B43262"/>
    <w:rsid w:val="00B4520A"/>
    <w:rsid w:val="00B45EDC"/>
    <w:rsid w:val="00B4628F"/>
    <w:rsid w:val="00B5283D"/>
    <w:rsid w:val="00B577E3"/>
    <w:rsid w:val="00B57BD6"/>
    <w:rsid w:val="00B57FC2"/>
    <w:rsid w:val="00B61A5A"/>
    <w:rsid w:val="00B63966"/>
    <w:rsid w:val="00B65D55"/>
    <w:rsid w:val="00B67AA3"/>
    <w:rsid w:val="00B73984"/>
    <w:rsid w:val="00B751DA"/>
    <w:rsid w:val="00B75C30"/>
    <w:rsid w:val="00B81343"/>
    <w:rsid w:val="00B82906"/>
    <w:rsid w:val="00BA2CBC"/>
    <w:rsid w:val="00BA37AA"/>
    <w:rsid w:val="00BC1E44"/>
    <w:rsid w:val="00BC3DFB"/>
    <w:rsid w:val="00BC6233"/>
    <w:rsid w:val="00BC7CBC"/>
    <w:rsid w:val="00BE283B"/>
    <w:rsid w:val="00BF04B4"/>
    <w:rsid w:val="00C078EA"/>
    <w:rsid w:val="00C1241E"/>
    <w:rsid w:val="00C27765"/>
    <w:rsid w:val="00C35B40"/>
    <w:rsid w:val="00C609F0"/>
    <w:rsid w:val="00C61F7A"/>
    <w:rsid w:val="00C63533"/>
    <w:rsid w:val="00C70DB6"/>
    <w:rsid w:val="00C74660"/>
    <w:rsid w:val="00C82F7F"/>
    <w:rsid w:val="00C84F5E"/>
    <w:rsid w:val="00C968CF"/>
    <w:rsid w:val="00C96E09"/>
    <w:rsid w:val="00CA368B"/>
    <w:rsid w:val="00CA5DBD"/>
    <w:rsid w:val="00CB2ED0"/>
    <w:rsid w:val="00CB535F"/>
    <w:rsid w:val="00CC1E76"/>
    <w:rsid w:val="00CC2314"/>
    <w:rsid w:val="00CC612F"/>
    <w:rsid w:val="00CC6544"/>
    <w:rsid w:val="00CD0373"/>
    <w:rsid w:val="00CD0D3A"/>
    <w:rsid w:val="00CD2054"/>
    <w:rsid w:val="00CD3F74"/>
    <w:rsid w:val="00CE4F44"/>
    <w:rsid w:val="00CE6448"/>
    <w:rsid w:val="00CF43CA"/>
    <w:rsid w:val="00CF72A6"/>
    <w:rsid w:val="00D05B7C"/>
    <w:rsid w:val="00D205E7"/>
    <w:rsid w:val="00D22715"/>
    <w:rsid w:val="00D37459"/>
    <w:rsid w:val="00D46439"/>
    <w:rsid w:val="00D500C3"/>
    <w:rsid w:val="00D52670"/>
    <w:rsid w:val="00D548D0"/>
    <w:rsid w:val="00D57C4C"/>
    <w:rsid w:val="00D608B5"/>
    <w:rsid w:val="00D63E23"/>
    <w:rsid w:val="00D72F02"/>
    <w:rsid w:val="00D73850"/>
    <w:rsid w:val="00D84E03"/>
    <w:rsid w:val="00D9132D"/>
    <w:rsid w:val="00D925FA"/>
    <w:rsid w:val="00D973B5"/>
    <w:rsid w:val="00DA5143"/>
    <w:rsid w:val="00DB1870"/>
    <w:rsid w:val="00DB1926"/>
    <w:rsid w:val="00DB1C1C"/>
    <w:rsid w:val="00DB28AF"/>
    <w:rsid w:val="00DB4D17"/>
    <w:rsid w:val="00DB54E8"/>
    <w:rsid w:val="00DB5939"/>
    <w:rsid w:val="00DB67C5"/>
    <w:rsid w:val="00DC18C4"/>
    <w:rsid w:val="00DD2B5B"/>
    <w:rsid w:val="00DF0DE3"/>
    <w:rsid w:val="00E025FE"/>
    <w:rsid w:val="00E029D3"/>
    <w:rsid w:val="00E05AD9"/>
    <w:rsid w:val="00E06CE5"/>
    <w:rsid w:val="00E14DF3"/>
    <w:rsid w:val="00E167FA"/>
    <w:rsid w:val="00E27B32"/>
    <w:rsid w:val="00E27D8F"/>
    <w:rsid w:val="00E310DA"/>
    <w:rsid w:val="00E40108"/>
    <w:rsid w:val="00E40DF4"/>
    <w:rsid w:val="00E41CE0"/>
    <w:rsid w:val="00E42A0C"/>
    <w:rsid w:val="00E46808"/>
    <w:rsid w:val="00E50D03"/>
    <w:rsid w:val="00E51C20"/>
    <w:rsid w:val="00E57AB5"/>
    <w:rsid w:val="00E57EE0"/>
    <w:rsid w:val="00E63FD4"/>
    <w:rsid w:val="00E64481"/>
    <w:rsid w:val="00E804F3"/>
    <w:rsid w:val="00E805D8"/>
    <w:rsid w:val="00E82062"/>
    <w:rsid w:val="00E979B2"/>
    <w:rsid w:val="00EA531D"/>
    <w:rsid w:val="00EB5DBB"/>
    <w:rsid w:val="00EC193D"/>
    <w:rsid w:val="00EC285D"/>
    <w:rsid w:val="00ED45CB"/>
    <w:rsid w:val="00EE11CA"/>
    <w:rsid w:val="00EE1B01"/>
    <w:rsid w:val="00EF166D"/>
    <w:rsid w:val="00F07942"/>
    <w:rsid w:val="00F11816"/>
    <w:rsid w:val="00F1323A"/>
    <w:rsid w:val="00F20844"/>
    <w:rsid w:val="00F245C3"/>
    <w:rsid w:val="00F25357"/>
    <w:rsid w:val="00F34786"/>
    <w:rsid w:val="00F536C1"/>
    <w:rsid w:val="00F54E7F"/>
    <w:rsid w:val="00F57C0B"/>
    <w:rsid w:val="00F62D2E"/>
    <w:rsid w:val="00F6401A"/>
    <w:rsid w:val="00F67834"/>
    <w:rsid w:val="00F7293B"/>
    <w:rsid w:val="00F80EAC"/>
    <w:rsid w:val="00F82E5A"/>
    <w:rsid w:val="00F83492"/>
    <w:rsid w:val="00F8478E"/>
    <w:rsid w:val="00F847D0"/>
    <w:rsid w:val="00F93A3F"/>
    <w:rsid w:val="00F944DC"/>
    <w:rsid w:val="00FA5624"/>
    <w:rsid w:val="00FA61AA"/>
    <w:rsid w:val="00FB11CC"/>
    <w:rsid w:val="00FB6AFD"/>
    <w:rsid w:val="00FC5A6B"/>
    <w:rsid w:val="00FD19A4"/>
    <w:rsid w:val="00FD5EB0"/>
    <w:rsid w:val="00FE0F33"/>
    <w:rsid w:val="00FE49F6"/>
    <w:rsid w:val="00FE6164"/>
    <w:rsid w:val="00FE78C6"/>
    <w:rsid w:val="00FF17B9"/>
    <w:rsid w:val="00FF59BD"/>
    <w:rsid w:val="00FF5A18"/>
    <w:rsid w:val="00FF77C1"/>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D6E76"/>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B32F42"/>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B32F42"/>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F847D0"/>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469CE"/>
    <w:pPr>
      <w:tabs>
        <w:tab w:val="right" w:leader="underscore" w:pos="8494"/>
      </w:tabs>
      <w:bidi w:val="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emf"/><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hyperlink" Target="file:///F:\Tamir\&#1514;&#1493;&#1488;&#1512;%20&#1513;&#1504;&#1497;\master\Master_git\Master\general\thesis.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emf"/><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3.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8F706-8ADD-402D-94FF-ED90C45C5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TotalTime>
  <Pages>55</Pages>
  <Words>20897</Words>
  <Characters>119114</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475</cp:revision>
  <cp:lastPrinted>2020-04-14T08:56:00Z</cp:lastPrinted>
  <dcterms:created xsi:type="dcterms:W3CDTF">2020-04-06T08:18:00Z</dcterms:created>
  <dcterms:modified xsi:type="dcterms:W3CDTF">2020-07-1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